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2457" w:rsidRPr="001343DF" w:rsidRDefault="00422457" w:rsidP="00422457">
      <w:pPr>
        <w:pStyle w:val="Title"/>
        <w:spacing w:line="264" w:lineRule="auto"/>
        <w:rPr>
          <w:rFonts w:ascii="Arial" w:hAnsi="Arial"/>
        </w:rPr>
      </w:pPr>
      <w:bookmarkStart w:id="0" w:name="_GoBack"/>
      <w:bookmarkEnd w:id="0"/>
    </w:p>
    <w:p w:rsidR="00422457" w:rsidRPr="001343DF" w:rsidRDefault="00422457" w:rsidP="00422457">
      <w:pPr>
        <w:spacing w:line="264" w:lineRule="auto"/>
        <w:jc w:val="center"/>
        <w:rPr>
          <w:rFonts w:ascii="Arial" w:hAnsi="Arial"/>
          <w:smallCaps/>
          <w:sz w:val="28"/>
          <w:szCs w:val="32"/>
        </w:rPr>
      </w:pPr>
    </w:p>
    <w:p w:rsidR="00422457" w:rsidRPr="001343DF" w:rsidRDefault="00422457" w:rsidP="00422457">
      <w:pPr>
        <w:spacing w:line="264" w:lineRule="auto"/>
        <w:ind w:left="567"/>
        <w:jc w:val="center"/>
      </w:pPr>
      <w:r w:rsidRPr="001343DF">
        <w:rPr>
          <w:b/>
          <w:sz w:val="36"/>
          <w:szCs w:val="36"/>
        </w:rPr>
        <w:t>European Pattern Recognition - Renewable Energy Impact</w:t>
      </w:r>
    </w:p>
    <w:p w:rsidR="00422457" w:rsidRPr="001343DF" w:rsidRDefault="00422457" w:rsidP="00422457">
      <w:pPr>
        <w:spacing w:line="264" w:lineRule="auto"/>
        <w:ind w:left="567"/>
        <w:jc w:val="center"/>
      </w:pPr>
      <w:r w:rsidRPr="001343DF">
        <w:rPr>
          <w:b/>
          <w:noProof/>
          <w:sz w:val="36"/>
          <w:szCs w:val="36"/>
          <w:lang w:val="tr-TR" w:eastAsia="tr-TR"/>
        </w:rPr>
        <w:drawing>
          <wp:inline distT="0" distB="0" distL="0" distR="0" wp14:anchorId="165E8F39" wp14:editId="44A9499C">
            <wp:extent cx="3053080" cy="1395095"/>
            <wp:effectExtent l="0" t="0" r="0" b="0"/>
            <wp:docPr id="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
                    <pic:cNvPicPr>
                      <a:picLocks noChangeAspect="1" noChangeArrowheads="1"/>
                    </pic:cNvPicPr>
                  </pic:nvPicPr>
                  <pic:blipFill>
                    <a:blip r:embed="rId8"/>
                    <a:stretch>
                      <a:fillRect/>
                    </a:stretch>
                  </pic:blipFill>
                  <pic:spPr bwMode="auto">
                    <a:xfrm>
                      <a:off x="0" y="0"/>
                      <a:ext cx="3053080" cy="1395095"/>
                    </a:xfrm>
                    <a:prstGeom prst="rect">
                      <a:avLst/>
                    </a:prstGeom>
                  </pic:spPr>
                </pic:pic>
              </a:graphicData>
            </a:graphic>
          </wp:inline>
        </w:drawing>
      </w:r>
    </w:p>
    <w:p w:rsidR="00422457" w:rsidRPr="001343DF" w:rsidRDefault="00422457" w:rsidP="00422457">
      <w:pPr>
        <w:pStyle w:val="Title"/>
        <w:spacing w:line="264" w:lineRule="auto"/>
      </w:pPr>
    </w:p>
    <w:p w:rsidR="00422457" w:rsidRPr="001343DF" w:rsidRDefault="00422457" w:rsidP="00422457">
      <w:pPr>
        <w:pStyle w:val="Title"/>
        <w:spacing w:line="264" w:lineRule="auto"/>
        <w:jc w:val="right"/>
      </w:pPr>
    </w:p>
    <w:p w:rsidR="00422457" w:rsidRPr="001343DF" w:rsidRDefault="00422457" w:rsidP="00422457">
      <w:pPr>
        <w:pStyle w:val="Title"/>
        <w:spacing w:line="264" w:lineRule="auto"/>
        <w:jc w:val="center"/>
        <w:rPr>
          <w:rFonts w:ascii="Arial" w:hAnsi="Arial"/>
          <w:sz w:val="40"/>
        </w:rPr>
      </w:pPr>
    </w:p>
    <w:p w:rsidR="00422457" w:rsidRPr="001343DF" w:rsidRDefault="00422457" w:rsidP="00422457">
      <w:pPr>
        <w:spacing w:line="264" w:lineRule="auto"/>
        <w:ind w:firstLine="567"/>
        <w:jc w:val="center"/>
        <w:rPr>
          <w:b/>
          <w:sz w:val="36"/>
          <w:szCs w:val="36"/>
        </w:rPr>
      </w:pPr>
      <w:r w:rsidRPr="001343DF">
        <w:rPr>
          <w:b/>
          <w:sz w:val="36"/>
          <w:szCs w:val="36"/>
        </w:rPr>
        <w:t>Work Package 7: Inertia Support</w:t>
      </w:r>
    </w:p>
    <w:p w:rsidR="00422457" w:rsidRPr="001343DF" w:rsidRDefault="00422457" w:rsidP="00422457">
      <w:pPr>
        <w:pStyle w:val="Address"/>
        <w:spacing w:line="264" w:lineRule="auto"/>
        <w:rPr>
          <w:rFonts w:ascii="Arial" w:hAnsi="Arial"/>
          <w:sz w:val="24"/>
        </w:rPr>
      </w:pPr>
    </w:p>
    <w:p w:rsidR="00422457" w:rsidRPr="001343DF" w:rsidRDefault="00422457" w:rsidP="00422457">
      <w:pPr>
        <w:pStyle w:val="Address"/>
        <w:spacing w:line="264" w:lineRule="auto"/>
        <w:rPr>
          <w:rFonts w:ascii="Arial" w:hAnsi="Arial"/>
          <w:sz w:val="24"/>
        </w:rPr>
      </w:pPr>
    </w:p>
    <w:p w:rsidR="00422457" w:rsidRPr="001343DF" w:rsidRDefault="00422457" w:rsidP="00422457">
      <w:pPr>
        <w:pStyle w:val="Address"/>
        <w:spacing w:line="264" w:lineRule="auto"/>
        <w:rPr>
          <w:rFonts w:ascii="Arial" w:hAnsi="Arial"/>
          <w:color w:val="999999"/>
          <w:sz w:val="72"/>
        </w:rPr>
      </w:pPr>
      <w:r w:rsidRPr="001343DF">
        <w:rPr>
          <w:rFonts w:ascii="Arial" w:hAnsi="Arial"/>
          <w:color w:val="999999"/>
          <w:sz w:val="72"/>
        </w:rPr>
        <w:t>SCOPE AND REQUIREMENT DETERMINATION</w:t>
      </w:r>
    </w:p>
    <w:p w:rsidR="00422457" w:rsidRPr="001343DF" w:rsidRDefault="00422457" w:rsidP="00422457">
      <w:pPr>
        <w:pStyle w:val="Address"/>
        <w:spacing w:line="264" w:lineRule="auto"/>
        <w:rPr>
          <w:rFonts w:ascii="Arial" w:hAnsi="Arial"/>
          <w:color w:val="999999"/>
          <w:sz w:val="72"/>
        </w:rPr>
      </w:pPr>
    </w:p>
    <w:p w:rsidR="00422457" w:rsidRPr="001343DF" w:rsidRDefault="00422457" w:rsidP="00422457">
      <w:pPr>
        <w:pStyle w:val="Address"/>
        <w:spacing w:line="264" w:lineRule="auto"/>
        <w:rPr>
          <w:rFonts w:ascii="Arial" w:hAnsi="Arial"/>
          <w:color w:val="999999"/>
          <w:sz w:val="72"/>
        </w:rPr>
      </w:pPr>
    </w:p>
    <w:p w:rsidR="00422457" w:rsidRPr="001343DF" w:rsidRDefault="00422457" w:rsidP="00422457">
      <w:pPr>
        <w:spacing w:line="264" w:lineRule="auto"/>
        <w:ind w:firstLine="567"/>
        <w:jc w:val="center"/>
        <w:rPr>
          <w:b/>
          <w:sz w:val="36"/>
          <w:szCs w:val="36"/>
        </w:rPr>
      </w:pPr>
      <w:r w:rsidRPr="001343DF">
        <w:rPr>
          <w:b/>
          <w:color w:val="00000A"/>
          <w:sz w:val="36"/>
          <w:szCs w:val="36"/>
        </w:rPr>
        <w:t>Erencan Duymaz</w:t>
      </w:r>
    </w:p>
    <w:p w:rsidR="00422457" w:rsidRPr="001343DF" w:rsidRDefault="00422457" w:rsidP="00422457">
      <w:pPr>
        <w:spacing w:line="264" w:lineRule="auto"/>
        <w:ind w:firstLine="567"/>
        <w:jc w:val="center"/>
        <w:rPr>
          <w:b/>
          <w:sz w:val="36"/>
          <w:szCs w:val="36"/>
        </w:rPr>
      </w:pPr>
      <w:r w:rsidRPr="001343DF">
        <w:rPr>
          <w:b/>
          <w:color w:val="00000A"/>
          <w:sz w:val="36"/>
          <w:szCs w:val="36"/>
        </w:rPr>
        <w:t>Dr. Ozan Keysan</w:t>
      </w:r>
    </w:p>
    <w:p w:rsidR="00422457" w:rsidRPr="001343DF" w:rsidRDefault="00422457" w:rsidP="00422457">
      <w:pPr>
        <w:spacing w:line="264" w:lineRule="auto"/>
        <w:ind w:firstLine="567"/>
        <w:jc w:val="center"/>
        <w:rPr>
          <w:b/>
          <w:sz w:val="36"/>
          <w:szCs w:val="36"/>
        </w:rPr>
      </w:pPr>
    </w:p>
    <w:p w:rsidR="00422457" w:rsidRPr="001343DF" w:rsidRDefault="00422457" w:rsidP="00422457">
      <w:pPr>
        <w:spacing w:line="264" w:lineRule="auto"/>
        <w:ind w:firstLine="567"/>
        <w:jc w:val="center"/>
        <w:rPr>
          <w:b/>
          <w:sz w:val="36"/>
          <w:szCs w:val="36"/>
        </w:rPr>
      </w:pPr>
      <w:r w:rsidRPr="001343DF">
        <w:rPr>
          <w:b/>
          <w:color w:val="00000A"/>
          <w:sz w:val="36"/>
          <w:szCs w:val="36"/>
        </w:rPr>
        <w:t>December 2017</w:t>
      </w:r>
    </w:p>
    <w:p w:rsidR="00422457" w:rsidRPr="001343DF" w:rsidRDefault="00422457" w:rsidP="00422457">
      <w:pPr>
        <w:spacing w:line="264" w:lineRule="auto"/>
        <w:ind w:firstLine="567"/>
        <w:jc w:val="center"/>
        <w:rPr>
          <w:b/>
          <w:sz w:val="36"/>
          <w:szCs w:val="36"/>
        </w:rPr>
      </w:pPr>
    </w:p>
    <w:p w:rsidR="00422457" w:rsidRPr="001343DF" w:rsidRDefault="00422457" w:rsidP="00422457">
      <w:pPr>
        <w:spacing w:line="264" w:lineRule="auto"/>
        <w:ind w:firstLine="567"/>
        <w:jc w:val="center"/>
        <w:rPr>
          <w:b/>
          <w:sz w:val="36"/>
          <w:szCs w:val="36"/>
        </w:rPr>
        <w:sectPr w:rsidR="00422457" w:rsidRPr="001343DF">
          <w:pgSz w:w="11906" w:h="16838"/>
          <w:pgMar w:top="1134" w:right="709" w:bottom="1134" w:left="709" w:header="0" w:footer="0" w:gutter="0"/>
          <w:cols w:space="708"/>
          <w:formProt w:val="0"/>
          <w:docGrid w:linePitch="360" w:charSpace="-6145"/>
        </w:sectPr>
      </w:pPr>
      <w:r w:rsidRPr="001343DF">
        <w:rPr>
          <w:b/>
          <w:noProof/>
          <w:sz w:val="36"/>
          <w:szCs w:val="36"/>
          <w:lang w:val="tr-TR" w:eastAsia="tr-TR"/>
        </w:rPr>
        <w:drawing>
          <wp:inline distT="0" distB="0" distL="0" distR="0" wp14:anchorId="2D79BF96" wp14:editId="32B7B622">
            <wp:extent cx="1487170" cy="989965"/>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9"/>
                    <a:stretch>
                      <a:fillRect/>
                    </a:stretch>
                  </pic:blipFill>
                  <pic:spPr bwMode="auto">
                    <a:xfrm>
                      <a:off x="0" y="0"/>
                      <a:ext cx="1487170" cy="989965"/>
                    </a:xfrm>
                    <a:prstGeom prst="rect">
                      <a:avLst/>
                    </a:prstGeom>
                  </pic:spPr>
                </pic:pic>
              </a:graphicData>
            </a:graphic>
          </wp:inline>
        </w:drawing>
      </w:r>
      <w:r w:rsidRPr="001343DF">
        <w:rPr>
          <w:b/>
          <w:color w:val="00000A"/>
          <w:sz w:val="36"/>
          <w:szCs w:val="36"/>
        </w:rPr>
        <w:t xml:space="preserve">   </w:t>
      </w:r>
      <w:r w:rsidRPr="001343DF">
        <w:rPr>
          <w:b/>
          <w:noProof/>
          <w:sz w:val="36"/>
          <w:szCs w:val="36"/>
          <w:lang w:val="tr-TR" w:eastAsia="tr-TR"/>
        </w:rPr>
        <w:drawing>
          <wp:inline distT="0" distB="3175" distL="0" distR="6350" wp14:anchorId="4CD30B9F" wp14:editId="5771A15C">
            <wp:extent cx="1155700" cy="969010"/>
            <wp:effectExtent l="0" t="0" r="0" b="0"/>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0"/>
                    <a:srcRect l="39538" t="44238" r="40913" b="35282"/>
                    <a:stretch>
                      <a:fillRect/>
                    </a:stretch>
                  </pic:blipFill>
                  <pic:spPr bwMode="auto">
                    <a:xfrm>
                      <a:off x="0" y="0"/>
                      <a:ext cx="1155700" cy="969010"/>
                    </a:xfrm>
                    <a:prstGeom prst="rect">
                      <a:avLst/>
                    </a:prstGeom>
                  </pic:spPr>
                </pic:pic>
              </a:graphicData>
            </a:graphic>
          </wp:inline>
        </w:drawing>
      </w:r>
      <w:r w:rsidRPr="001343DF">
        <w:rPr>
          <w:b/>
          <w:color w:val="00000A"/>
          <w:sz w:val="36"/>
          <w:szCs w:val="36"/>
        </w:rPr>
        <w:t xml:space="preserve">   </w:t>
      </w:r>
      <w:r w:rsidRPr="001343DF">
        <w:rPr>
          <w:b/>
          <w:noProof/>
          <w:sz w:val="36"/>
          <w:szCs w:val="36"/>
          <w:lang w:val="tr-TR" w:eastAsia="tr-TR"/>
        </w:rPr>
        <w:drawing>
          <wp:inline distT="0" distB="0" distL="0" distR="0" wp14:anchorId="3D483504" wp14:editId="1626B831">
            <wp:extent cx="2280920" cy="916940"/>
            <wp:effectExtent l="0" t="0" r="0" b="0"/>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1"/>
                    <a:stretch>
                      <a:fillRect/>
                    </a:stretch>
                  </pic:blipFill>
                  <pic:spPr bwMode="auto">
                    <a:xfrm>
                      <a:off x="0" y="0"/>
                      <a:ext cx="2280920" cy="916940"/>
                    </a:xfrm>
                    <a:prstGeom prst="rect">
                      <a:avLst/>
                    </a:prstGeom>
                  </pic:spPr>
                </pic:pic>
              </a:graphicData>
            </a:graphic>
          </wp:inline>
        </w:drawing>
      </w:r>
      <w:r w:rsidRPr="001343DF">
        <w:rPr>
          <w:b/>
          <w:color w:val="00000A"/>
          <w:sz w:val="36"/>
          <w:szCs w:val="36"/>
        </w:rPr>
        <w:t xml:space="preserve">  </w:t>
      </w:r>
    </w:p>
    <w:p w:rsidR="009A23B1" w:rsidRPr="001343DF" w:rsidRDefault="009A23B1" w:rsidP="00AD2AE7">
      <w:pPr>
        <w:pStyle w:val="Title"/>
        <w:spacing w:line="264" w:lineRule="auto"/>
      </w:pPr>
    </w:p>
    <w:p w:rsidR="009A23B1" w:rsidRPr="001343DF" w:rsidRDefault="009A23B1" w:rsidP="00AD2AE7">
      <w:pPr>
        <w:pStyle w:val="Title"/>
        <w:spacing w:line="264" w:lineRule="auto"/>
      </w:pPr>
    </w:p>
    <w:p w:rsidR="009A23B1" w:rsidRPr="001343DF" w:rsidRDefault="009A23B1" w:rsidP="00AD2AE7">
      <w:pPr>
        <w:pStyle w:val="BodyText"/>
        <w:spacing w:line="264" w:lineRule="auto"/>
        <w:rPr>
          <w:b/>
          <w:smallCaps/>
          <w:sz w:val="28"/>
          <w:szCs w:val="28"/>
        </w:rPr>
      </w:pPr>
      <w:r w:rsidRPr="001343DF">
        <w:rPr>
          <w:b/>
          <w:smallCaps/>
          <w:sz w:val="28"/>
          <w:szCs w:val="28"/>
        </w:rPr>
        <w:t>Contents</w:t>
      </w:r>
    </w:p>
    <w:p w:rsidR="00BC6511"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1343DF">
        <w:fldChar w:fldCharType="begin"/>
      </w:r>
      <w:r w:rsidRPr="001343DF">
        <w:instrText xml:space="preserve"> TOC \o "1-3" \h \z \u </w:instrText>
      </w:r>
      <w:r w:rsidRPr="001343DF">
        <w:fldChar w:fldCharType="separate"/>
      </w:r>
      <w:hyperlink w:anchor="_Toc500148921" w:history="1">
        <w:r w:rsidR="00BC6511" w:rsidRPr="0008688A">
          <w:rPr>
            <w:rStyle w:val="Hyperlink"/>
            <w:noProof/>
          </w:rPr>
          <w:t>1</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Introduction</w:t>
        </w:r>
        <w:r w:rsidR="00BC6511">
          <w:rPr>
            <w:noProof/>
            <w:webHidden/>
          </w:rPr>
          <w:tab/>
        </w:r>
        <w:r w:rsidR="00BC6511">
          <w:rPr>
            <w:noProof/>
            <w:webHidden/>
          </w:rPr>
          <w:fldChar w:fldCharType="begin"/>
        </w:r>
        <w:r w:rsidR="00BC6511">
          <w:rPr>
            <w:noProof/>
            <w:webHidden/>
          </w:rPr>
          <w:instrText xml:space="preserve"> PAGEREF _Toc500148921 \h </w:instrText>
        </w:r>
        <w:r w:rsidR="00BC6511">
          <w:rPr>
            <w:noProof/>
            <w:webHidden/>
          </w:rPr>
        </w:r>
        <w:r w:rsidR="00BC6511">
          <w:rPr>
            <w:noProof/>
            <w:webHidden/>
          </w:rPr>
          <w:fldChar w:fldCharType="separate"/>
        </w:r>
        <w:r w:rsidR="00C44892">
          <w:rPr>
            <w:noProof/>
            <w:webHidden/>
          </w:rPr>
          <w:t>3</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2" w:history="1">
        <w:r w:rsidR="00BC6511" w:rsidRPr="0008688A">
          <w:rPr>
            <w:rStyle w:val="Hyperlink"/>
            <w:noProof/>
          </w:rPr>
          <w:t>2</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Scope</w:t>
        </w:r>
        <w:r w:rsidR="00BC6511">
          <w:rPr>
            <w:noProof/>
            <w:webHidden/>
          </w:rPr>
          <w:tab/>
        </w:r>
        <w:r w:rsidR="00BC6511">
          <w:rPr>
            <w:noProof/>
            <w:webHidden/>
          </w:rPr>
          <w:fldChar w:fldCharType="begin"/>
        </w:r>
        <w:r w:rsidR="00BC6511">
          <w:rPr>
            <w:noProof/>
            <w:webHidden/>
          </w:rPr>
          <w:instrText xml:space="preserve"> PAGEREF _Toc500148922 \h </w:instrText>
        </w:r>
        <w:r w:rsidR="00BC6511">
          <w:rPr>
            <w:noProof/>
            <w:webHidden/>
          </w:rPr>
        </w:r>
        <w:r w:rsidR="00BC6511">
          <w:rPr>
            <w:noProof/>
            <w:webHidden/>
          </w:rPr>
          <w:fldChar w:fldCharType="separate"/>
        </w:r>
        <w:r w:rsidR="00C44892">
          <w:rPr>
            <w:noProof/>
            <w:webHidden/>
          </w:rPr>
          <w:t>4</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3" w:history="1">
        <w:r w:rsidR="00BC6511" w:rsidRPr="0008688A">
          <w:rPr>
            <w:rStyle w:val="Hyperlink"/>
            <w:noProof/>
          </w:rPr>
          <w:t>3</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Current pmsg wınd turbınes</w:t>
        </w:r>
        <w:r w:rsidR="00BC6511">
          <w:rPr>
            <w:noProof/>
            <w:webHidden/>
          </w:rPr>
          <w:tab/>
        </w:r>
        <w:r w:rsidR="00BC6511">
          <w:rPr>
            <w:noProof/>
            <w:webHidden/>
          </w:rPr>
          <w:fldChar w:fldCharType="begin"/>
        </w:r>
        <w:r w:rsidR="00BC6511">
          <w:rPr>
            <w:noProof/>
            <w:webHidden/>
          </w:rPr>
          <w:instrText xml:space="preserve"> PAGEREF _Toc500148923 \h </w:instrText>
        </w:r>
        <w:r w:rsidR="00BC6511">
          <w:rPr>
            <w:noProof/>
            <w:webHidden/>
          </w:rPr>
        </w:r>
        <w:r w:rsidR="00BC6511">
          <w:rPr>
            <w:noProof/>
            <w:webHidden/>
          </w:rPr>
          <w:fldChar w:fldCharType="separate"/>
        </w:r>
        <w:r w:rsidR="00C44892">
          <w:rPr>
            <w:noProof/>
            <w:webHidden/>
          </w:rPr>
          <w:t>5</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4" w:history="1">
        <w:r w:rsidR="00BC6511" w:rsidRPr="0008688A">
          <w:rPr>
            <w:rStyle w:val="Hyperlink"/>
            <w:noProof/>
          </w:rPr>
          <w:t>4</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Wınd turbıne propertıes</w:t>
        </w:r>
        <w:r w:rsidR="00BC6511">
          <w:rPr>
            <w:noProof/>
            <w:webHidden/>
          </w:rPr>
          <w:tab/>
        </w:r>
        <w:r w:rsidR="00BC6511">
          <w:rPr>
            <w:noProof/>
            <w:webHidden/>
          </w:rPr>
          <w:fldChar w:fldCharType="begin"/>
        </w:r>
        <w:r w:rsidR="00BC6511">
          <w:rPr>
            <w:noProof/>
            <w:webHidden/>
          </w:rPr>
          <w:instrText xml:space="preserve"> PAGEREF _Toc500148924 \h </w:instrText>
        </w:r>
        <w:r w:rsidR="00BC6511">
          <w:rPr>
            <w:noProof/>
            <w:webHidden/>
          </w:rPr>
        </w:r>
        <w:r w:rsidR="00BC6511">
          <w:rPr>
            <w:noProof/>
            <w:webHidden/>
          </w:rPr>
          <w:fldChar w:fldCharType="separate"/>
        </w:r>
        <w:r w:rsidR="00C44892">
          <w:rPr>
            <w:noProof/>
            <w:webHidden/>
          </w:rPr>
          <w:t>7</w:t>
        </w:r>
        <w:r w:rsidR="00BC6511">
          <w:rPr>
            <w:noProof/>
            <w:webHidden/>
          </w:rPr>
          <w:fldChar w:fldCharType="end"/>
        </w:r>
      </w:hyperlink>
    </w:p>
    <w:p w:rsidR="00BC6511" w:rsidRDefault="005A5CD9">
      <w:pPr>
        <w:pStyle w:val="TOC2"/>
        <w:rPr>
          <w:rFonts w:asciiTheme="minorHAnsi" w:eastAsiaTheme="minorEastAsia" w:hAnsiTheme="minorHAnsi" w:cstheme="minorBidi"/>
          <w:smallCaps w:val="0"/>
          <w:noProof/>
          <w:sz w:val="22"/>
          <w:szCs w:val="22"/>
          <w:lang w:val="tr-TR" w:eastAsia="tr-TR"/>
        </w:rPr>
      </w:pPr>
      <w:hyperlink w:anchor="_Toc500148925" w:history="1">
        <w:r w:rsidR="00BC6511" w:rsidRPr="0008688A">
          <w:rPr>
            <w:rStyle w:val="Hyperlink"/>
            <w:noProof/>
            <w:lang w:val="es-ES"/>
          </w:rPr>
          <w:t>4.1</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Aerodynamıc model detaıls</w:t>
        </w:r>
        <w:r w:rsidR="00BC6511">
          <w:rPr>
            <w:noProof/>
            <w:webHidden/>
          </w:rPr>
          <w:tab/>
        </w:r>
        <w:r w:rsidR="00BC6511">
          <w:rPr>
            <w:noProof/>
            <w:webHidden/>
          </w:rPr>
          <w:fldChar w:fldCharType="begin"/>
        </w:r>
        <w:r w:rsidR="00BC6511">
          <w:rPr>
            <w:noProof/>
            <w:webHidden/>
          </w:rPr>
          <w:instrText xml:space="preserve"> PAGEREF _Toc500148925 \h </w:instrText>
        </w:r>
        <w:r w:rsidR="00BC6511">
          <w:rPr>
            <w:noProof/>
            <w:webHidden/>
          </w:rPr>
        </w:r>
        <w:r w:rsidR="00BC6511">
          <w:rPr>
            <w:noProof/>
            <w:webHidden/>
          </w:rPr>
          <w:fldChar w:fldCharType="separate"/>
        </w:r>
        <w:r w:rsidR="00C44892">
          <w:rPr>
            <w:noProof/>
            <w:webHidden/>
          </w:rPr>
          <w:t>8</w:t>
        </w:r>
        <w:r w:rsidR="00BC6511">
          <w:rPr>
            <w:noProof/>
            <w:webHidden/>
          </w:rPr>
          <w:fldChar w:fldCharType="end"/>
        </w:r>
      </w:hyperlink>
    </w:p>
    <w:p w:rsidR="00BC6511" w:rsidRDefault="005A5CD9">
      <w:pPr>
        <w:pStyle w:val="TOC2"/>
        <w:rPr>
          <w:rFonts w:asciiTheme="minorHAnsi" w:eastAsiaTheme="minorEastAsia" w:hAnsiTheme="minorHAnsi" w:cstheme="minorBidi"/>
          <w:smallCaps w:val="0"/>
          <w:noProof/>
          <w:sz w:val="22"/>
          <w:szCs w:val="22"/>
          <w:lang w:val="tr-TR" w:eastAsia="tr-TR"/>
        </w:rPr>
      </w:pPr>
      <w:hyperlink w:anchor="_Toc500148926" w:history="1">
        <w:r w:rsidR="00BC6511" w:rsidRPr="0008688A">
          <w:rPr>
            <w:rStyle w:val="Hyperlink"/>
            <w:noProof/>
            <w:lang w:val="es-ES"/>
          </w:rPr>
          <w:t>4.2</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Mechanıcal model detaıls</w:t>
        </w:r>
        <w:r w:rsidR="00BC6511">
          <w:rPr>
            <w:noProof/>
            <w:webHidden/>
          </w:rPr>
          <w:tab/>
        </w:r>
        <w:r w:rsidR="00BC6511">
          <w:rPr>
            <w:noProof/>
            <w:webHidden/>
          </w:rPr>
          <w:fldChar w:fldCharType="begin"/>
        </w:r>
        <w:r w:rsidR="00BC6511">
          <w:rPr>
            <w:noProof/>
            <w:webHidden/>
          </w:rPr>
          <w:instrText xml:space="preserve"> PAGEREF _Toc500148926 \h </w:instrText>
        </w:r>
        <w:r w:rsidR="00BC6511">
          <w:rPr>
            <w:noProof/>
            <w:webHidden/>
          </w:rPr>
        </w:r>
        <w:r w:rsidR="00BC6511">
          <w:rPr>
            <w:noProof/>
            <w:webHidden/>
          </w:rPr>
          <w:fldChar w:fldCharType="separate"/>
        </w:r>
        <w:r w:rsidR="00C44892">
          <w:rPr>
            <w:noProof/>
            <w:webHidden/>
          </w:rPr>
          <w:t>8</w:t>
        </w:r>
        <w:r w:rsidR="00BC6511">
          <w:rPr>
            <w:noProof/>
            <w:webHidden/>
          </w:rPr>
          <w:fldChar w:fldCharType="end"/>
        </w:r>
      </w:hyperlink>
    </w:p>
    <w:p w:rsidR="00BC6511" w:rsidRDefault="005A5CD9">
      <w:pPr>
        <w:pStyle w:val="TOC2"/>
        <w:rPr>
          <w:rFonts w:asciiTheme="minorHAnsi" w:eastAsiaTheme="minorEastAsia" w:hAnsiTheme="minorHAnsi" w:cstheme="minorBidi"/>
          <w:smallCaps w:val="0"/>
          <w:noProof/>
          <w:sz w:val="22"/>
          <w:szCs w:val="22"/>
          <w:lang w:val="tr-TR" w:eastAsia="tr-TR"/>
        </w:rPr>
      </w:pPr>
      <w:hyperlink w:anchor="_Toc500148927" w:history="1">
        <w:r w:rsidR="00BC6511" w:rsidRPr="0008688A">
          <w:rPr>
            <w:rStyle w:val="Hyperlink"/>
            <w:noProof/>
            <w:lang w:val="es-ES"/>
          </w:rPr>
          <w:t>4.3</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Pmsg detaıls</w:t>
        </w:r>
        <w:r w:rsidR="00BC6511">
          <w:rPr>
            <w:noProof/>
            <w:webHidden/>
          </w:rPr>
          <w:tab/>
        </w:r>
        <w:r w:rsidR="00BC6511">
          <w:rPr>
            <w:noProof/>
            <w:webHidden/>
          </w:rPr>
          <w:fldChar w:fldCharType="begin"/>
        </w:r>
        <w:r w:rsidR="00BC6511">
          <w:rPr>
            <w:noProof/>
            <w:webHidden/>
          </w:rPr>
          <w:instrText xml:space="preserve"> PAGEREF _Toc500148927 \h </w:instrText>
        </w:r>
        <w:r w:rsidR="00BC6511">
          <w:rPr>
            <w:noProof/>
            <w:webHidden/>
          </w:rPr>
        </w:r>
        <w:r w:rsidR="00BC6511">
          <w:rPr>
            <w:noProof/>
            <w:webHidden/>
          </w:rPr>
          <w:fldChar w:fldCharType="separate"/>
        </w:r>
        <w:r w:rsidR="00C44892">
          <w:rPr>
            <w:noProof/>
            <w:webHidden/>
          </w:rPr>
          <w:t>8</w:t>
        </w:r>
        <w:r w:rsidR="00BC6511">
          <w:rPr>
            <w:noProof/>
            <w:webHidden/>
          </w:rPr>
          <w:fldChar w:fldCharType="end"/>
        </w:r>
      </w:hyperlink>
    </w:p>
    <w:p w:rsidR="00BC6511" w:rsidRDefault="005A5CD9">
      <w:pPr>
        <w:pStyle w:val="TOC2"/>
        <w:rPr>
          <w:rFonts w:asciiTheme="minorHAnsi" w:eastAsiaTheme="minorEastAsia" w:hAnsiTheme="minorHAnsi" w:cstheme="minorBidi"/>
          <w:smallCaps w:val="0"/>
          <w:noProof/>
          <w:sz w:val="22"/>
          <w:szCs w:val="22"/>
          <w:lang w:val="tr-TR" w:eastAsia="tr-TR"/>
        </w:rPr>
      </w:pPr>
      <w:hyperlink w:anchor="_Toc500148928" w:history="1">
        <w:r w:rsidR="00BC6511" w:rsidRPr="0008688A">
          <w:rPr>
            <w:rStyle w:val="Hyperlink"/>
            <w:noProof/>
            <w:lang w:val="es-ES"/>
          </w:rPr>
          <w:t>4.4</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Back-to-back converter detaıls</w:t>
        </w:r>
        <w:r w:rsidR="00BC6511">
          <w:rPr>
            <w:noProof/>
            <w:webHidden/>
          </w:rPr>
          <w:tab/>
        </w:r>
        <w:r w:rsidR="00BC6511">
          <w:rPr>
            <w:noProof/>
            <w:webHidden/>
          </w:rPr>
          <w:fldChar w:fldCharType="begin"/>
        </w:r>
        <w:r w:rsidR="00BC6511">
          <w:rPr>
            <w:noProof/>
            <w:webHidden/>
          </w:rPr>
          <w:instrText xml:space="preserve"> PAGEREF _Toc500148928 \h </w:instrText>
        </w:r>
        <w:r w:rsidR="00BC6511">
          <w:rPr>
            <w:noProof/>
            <w:webHidden/>
          </w:rPr>
        </w:r>
        <w:r w:rsidR="00BC6511">
          <w:rPr>
            <w:noProof/>
            <w:webHidden/>
          </w:rPr>
          <w:fldChar w:fldCharType="separate"/>
        </w:r>
        <w:r w:rsidR="00C44892">
          <w:rPr>
            <w:noProof/>
            <w:webHidden/>
          </w:rPr>
          <w:t>8</w:t>
        </w:r>
        <w:r w:rsidR="00BC6511">
          <w:rPr>
            <w:noProof/>
            <w:webHidden/>
          </w:rPr>
          <w:fldChar w:fldCharType="end"/>
        </w:r>
      </w:hyperlink>
    </w:p>
    <w:p w:rsidR="00BC6511" w:rsidRDefault="005A5CD9">
      <w:pPr>
        <w:pStyle w:val="TOC2"/>
        <w:rPr>
          <w:rFonts w:asciiTheme="minorHAnsi" w:eastAsiaTheme="minorEastAsia" w:hAnsiTheme="minorHAnsi" w:cstheme="minorBidi"/>
          <w:smallCaps w:val="0"/>
          <w:noProof/>
          <w:sz w:val="22"/>
          <w:szCs w:val="22"/>
          <w:lang w:val="tr-TR" w:eastAsia="tr-TR"/>
        </w:rPr>
      </w:pPr>
      <w:hyperlink w:anchor="_Toc500148929" w:history="1">
        <w:r w:rsidR="00BC6511" w:rsidRPr="0008688A">
          <w:rPr>
            <w:rStyle w:val="Hyperlink"/>
            <w:noProof/>
            <w:lang w:val="es-ES"/>
          </w:rPr>
          <w:t>4.5</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Fılter detaıls</w:t>
        </w:r>
        <w:r w:rsidR="00BC6511">
          <w:rPr>
            <w:noProof/>
            <w:webHidden/>
          </w:rPr>
          <w:tab/>
        </w:r>
        <w:r w:rsidR="00BC6511">
          <w:rPr>
            <w:noProof/>
            <w:webHidden/>
          </w:rPr>
          <w:fldChar w:fldCharType="begin"/>
        </w:r>
        <w:r w:rsidR="00BC6511">
          <w:rPr>
            <w:noProof/>
            <w:webHidden/>
          </w:rPr>
          <w:instrText xml:space="preserve"> PAGEREF _Toc500148929 \h </w:instrText>
        </w:r>
        <w:r w:rsidR="00BC6511">
          <w:rPr>
            <w:noProof/>
            <w:webHidden/>
          </w:rPr>
        </w:r>
        <w:r w:rsidR="00BC6511">
          <w:rPr>
            <w:noProof/>
            <w:webHidden/>
          </w:rPr>
          <w:fldChar w:fldCharType="separate"/>
        </w:r>
        <w:r w:rsidR="00C44892">
          <w:rPr>
            <w:noProof/>
            <w:webHidden/>
          </w:rPr>
          <w:t>8</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0" w:history="1">
        <w:r w:rsidR="00BC6511" w:rsidRPr="0008688A">
          <w:rPr>
            <w:rStyle w:val="Hyperlink"/>
            <w:noProof/>
          </w:rPr>
          <w:t>5</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Requırements</w:t>
        </w:r>
        <w:r w:rsidR="00BC6511">
          <w:rPr>
            <w:noProof/>
            <w:webHidden/>
          </w:rPr>
          <w:tab/>
        </w:r>
        <w:r w:rsidR="00BC6511">
          <w:rPr>
            <w:noProof/>
            <w:webHidden/>
          </w:rPr>
          <w:fldChar w:fldCharType="begin"/>
        </w:r>
        <w:r w:rsidR="00BC6511">
          <w:rPr>
            <w:noProof/>
            <w:webHidden/>
          </w:rPr>
          <w:instrText xml:space="preserve"> PAGEREF _Toc500148930 \h </w:instrText>
        </w:r>
        <w:r w:rsidR="00BC6511">
          <w:rPr>
            <w:noProof/>
            <w:webHidden/>
          </w:rPr>
        </w:r>
        <w:r w:rsidR="00BC6511">
          <w:rPr>
            <w:noProof/>
            <w:webHidden/>
          </w:rPr>
          <w:fldChar w:fldCharType="separate"/>
        </w:r>
        <w:r w:rsidR="00C44892">
          <w:rPr>
            <w:noProof/>
            <w:webHidden/>
          </w:rPr>
          <w:t>9</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1" w:history="1">
        <w:r w:rsidR="00BC6511" w:rsidRPr="0008688A">
          <w:rPr>
            <w:rStyle w:val="Hyperlink"/>
            <w:noProof/>
          </w:rPr>
          <w:t>6</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Outputs</w:t>
        </w:r>
        <w:r w:rsidR="00BC6511">
          <w:rPr>
            <w:noProof/>
            <w:webHidden/>
          </w:rPr>
          <w:tab/>
        </w:r>
        <w:r w:rsidR="00BC6511">
          <w:rPr>
            <w:noProof/>
            <w:webHidden/>
          </w:rPr>
          <w:fldChar w:fldCharType="begin"/>
        </w:r>
        <w:r w:rsidR="00BC6511">
          <w:rPr>
            <w:noProof/>
            <w:webHidden/>
          </w:rPr>
          <w:instrText xml:space="preserve"> PAGEREF _Toc500148931 \h </w:instrText>
        </w:r>
        <w:r w:rsidR="00BC6511">
          <w:rPr>
            <w:noProof/>
            <w:webHidden/>
          </w:rPr>
        </w:r>
        <w:r w:rsidR="00BC6511">
          <w:rPr>
            <w:noProof/>
            <w:webHidden/>
          </w:rPr>
          <w:fldChar w:fldCharType="separate"/>
        </w:r>
        <w:r w:rsidR="00C44892">
          <w:rPr>
            <w:noProof/>
            <w:webHidden/>
          </w:rPr>
          <w:t>10</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2" w:history="1">
        <w:r w:rsidR="00BC6511" w:rsidRPr="0008688A">
          <w:rPr>
            <w:rStyle w:val="Hyperlink"/>
            <w:noProof/>
          </w:rPr>
          <w:t>7</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Conclusıon</w:t>
        </w:r>
        <w:r w:rsidR="00BC6511">
          <w:rPr>
            <w:noProof/>
            <w:webHidden/>
          </w:rPr>
          <w:tab/>
        </w:r>
        <w:r w:rsidR="00BC6511">
          <w:rPr>
            <w:noProof/>
            <w:webHidden/>
          </w:rPr>
          <w:fldChar w:fldCharType="begin"/>
        </w:r>
        <w:r w:rsidR="00BC6511">
          <w:rPr>
            <w:noProof/>
            <w:webHidden/>
          </w:rPr>
          <w:instrText xml:space="preserve"> PAGEREF _Toc500148932 \h </w:instrText>
        </w:r>
        <w:r w:rsidR="00BC6511">
          <w:rPr>
            <w:noProof/>
            <w:webHidden/>
          </w:rPr>
        </w:r>
        <w:r w:rsidR="00BC6511">
          <w:rPr>
            <w:noProof/>
            <w:webHidden/>
          </w:rPr>
          <w:fldChar w:fldCharType="separate"/>
        </w:r>
        <w:r w:rsidR="00C44892">
          <w:rPr>
            <w:noProof/>
            <w:webHidden/>
          </w:rPr>
          <w:t>11</w:t>
        </w:r>
        <w:r w:rsidR="00BC6511">
          <w:rPr>
            <w:noProof/>
            <w:webHidden/>
          </w:rPr>
          <w:fldChar w:fldCharType="end"/>
        </w:r>
      </w:hyperlink>
    </w:p>
    <w:p w:rsidR="00BC6511" w:rsidRDefault="005A5CD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3" w:history="1">
        <w:r w:rsidR="00BC6511" w:rsidRPr="0008688A">
          <w:rPr>
            <w:rStyle w:val="Hyperlink"/>
            <w:noProof/>
          </w:rPr>
          <w:t>8</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References</w:t>
        </w:r>
        <w:r w:rsidR="00BC6511">
          <w:rPr>
            <w:noProof/>
            <w:webHidden/>
          </w:rPr>
          <w:tab/>
        </w:r>
        <w:r w:rsidR="00BC6511">
          <w:rPr>
            <w:noProof/>
            <w:webHidden/>
          </w:rPr>
          <w:fldChar w:fldCharType="begin"/>
        </w:r>
        <w:r w:rsidR="00BC6511">
          <w:rPr>
            <w:noProof/>
            <w:webHidden/>
          </w:rPr>
          <w:instrText xml:space="preserve"> PAGEREF _Toc500148933 \h </w:instrText>
        </w:r>
        <w:r w:rsidR="00BC6511">
          <w:rPr>
            <w:noProof/>
            <w:webHidden/>
          </w:rPr>
        </w:r>
        <w:r w:rsidR="00BC6511">
          <w:rPr>
            <w:noProof/>
            <w:webHidden/>
          </w:rPr>
          <w:fldChar w:fldCharType="separate"/>
        </w:r>
        <w:r w:rsidR="00C44892">
          <w:rPr>
            <w:noProof/>
            <w:webHidden/>
          </w:rPr>
          <w:t>12</w:t>
        </w:r>
        <w:r w:rsidR="00BC6511">
          <w:rPr>
            <w:noProof/>
            <w:webHidden/>
          </w:rPr>
          <w:fldChar w:fldCharType="end"/>
        </w:r>
      </w:hyperlink>
    </w:p>
    <w:p w:rsidR="009A23B1" w:rsidRPr="001343DF" w:rsidRDefault="009A23B1" w:rsidP="00AD2AE7">
      <w:pPr>
        <w:pStyle w:val="Title"/>
        <w:spacing w:line="264" w:lineRule="auto"/>
      </w:pPr>
      <w:r w:rsidRPr="001343DF">
        <w:fldChar w:fldCharType="end"/>
      </w:r>
    </w:p>
    <w:p w:rsidR="009A23B1" w:rsidRPr="001343DF" w:rsidRDefault="009A23B1" w:rsidP="00AD2AE7">
      <w:pPr>
        <w:pStyle w:val="Title"/>
        <w:spacing w:line="264" w:lineRule="auto"/>
        <w:sectPr w:rsidR="009A23B1" w:rsidRPr="001343DF" w:rsidSect="009B3BAF">
          <w:headerReference w:type="first" r:id="rId12"/>
          <w:footerReference w:type="first" r:id="rId13"/>
          <w:pgSz w:w="11906" w:h="16838"/>
          <w:pgMar w:top="1134" w:right="1418" w:bottom="1134" w:left="1418" w:header="709" w:footer="709" w:gutter="0"/>
          <w:cols w:space="708"/>
          <w:titlePg/>
          <w:docGrid w:linePitch="360"/>
        </w:sectPr>
      </w:pPr>
    </w:p>
    <w:p w:rsidR="009A23B1" w:rsidRPr="001343DF" w:rsidRDefault="009A23B1" w:rsidP="007B1E30">
      <w:pPr>
        <w:pStyle w:val="Heading1"/>
      </w:pPr>
      <w:bookmarkStart w:id="1" w:name="_Toc500148921"/>
      <w:r w:rsidRPr="001343DF">
        <w:lastRenderedPageBreak/>
        <w:t>Introduction</w:t>
      </w:r>
      <w:bookmarkEnd w:id="1"/>
      <w:r w:rsidRPr="001343DF">
        <w:t xml:space="preserve"> </w:t>
      </w:r>
    </w:p>
    <w:p w:rsidR="00AD29FC" w:rsidRPr="001343DF" w:rsidRDefault="00AD29FC" w:rsidP="007010D4">
      <w:pPr>
        <w:pStyle w:val="BodyText"/>
        <w:spacing w:line="264" w:lineRule="auto"/>
        <w:rPr>
          <w:sz w:val="24"/>
        </w:rPr>
      </w:pPr>
      <w:r w:rsidRPr="001343DF">
        <w:rPr>
          <w:sz w:val="24"/>
        </w:rPr>
        <w:t xml:space="preserve">Electricity grid is subject to change with the increasing number of loads and generation units. For this decade, most of the newly installed generation units is renewable energy sources. As a result, the share of the renewable sources in the installed capacity has reached significant levels. </w:t>
      </w:r>
      <w:r w:rsidR="00D94D30" w:rsidRPr="001343DF">
        <w:rPr>
          <w:sz w:val="24"/>
        </w:rPr>
        <w:t>Even though renewable energy has promising effects on the environment compared to the conventional energy sources which are based upon coal or natural gas, they also bring operational challenges. One of these challenges is the frequency stability problem.</w:t>
      </w:r>
      <w:r w:rsidR="00324903" w:rsidRPr="001343DF">
        <w:rPr>
          <w:sz w:val="24"/>
        </w:rPr>
        <w:t xml:space="preserve"> </w:t>
      </w:r>
    </w:p>
    <w:p w:rsidR="00AD29FC" w:rsidRPr="001343DF" w:rsidRDefault="005F0C25" w:rsidP="007010D4">
      <w:pPr>
        <w:pStyle w:val="BodyText"/>
        <w:spacing w:line="264" w:lineRule="auto"/>
        <w:rPr>
          <w:sz w:val="24"/>
        </w:rPr>
      </w:pPr>
      <w:r w:rsidRPr="001343DF">
        <w:rPr>
          <w:sz w:val="24"/>
        </w:rPr>
        <w:t xml:space="preserve">Frequency of the grid is maintained between pre-defined values by using the primary and secondary controllers. Primary controllers are defined for each generation unit and it is basically changing the active power output based on the frequency deviation from the nominal value. Their action is occurred from a few seconds to minutes. By the primary controller action, the decrease in the frequency is arrested. Secondary controller action is enabled by system operator and it brings the frequency to the nominal value in the duration of a few minutes to hours. However, the decrease in the frequency is captured or arrested by the primary controllers and inertial support action. </w:t>
      </w:r>
      <w:r w:rsidR="00324903" w:rsidRPr="001343DF">
        <w:rPr>
          <w:sz w:val="24"/>
        </w:rPr>
        <w:t xml:space="preserve">Conventional synchronous generators </w:t>
      </w:r>
      <w:r w:rsidRPr="001343DF">
        <w:rPr>
          <w:sz w:val="24"/>
        </w:rPr>
        <w:t xml:space="preserve">are basic synchronous generators and they have huge rotating bodies (inertia). As the frequency decreases, synchronous speed of such generators also decrease. Therefore, such slow down operation inherently release </w:t>
      </w:r>
      <w:r w:rsidR="00AB073D" w:rsidRPr="001343DF">
        <w:rPr>
          <w:sz w:val="24"/>
        </w:rPr>
        <w:t xml:space="preserve">the energy stored in the inertia of generators. This is why strong grids (grid with huge inertia) experience small frequency deviations. </w:t>
      </w:r>
    </w:p>
    <w:p w:rsidR="00AB073D" w:rsidRPr="001343DF" w:rsidRDefault="00AB073D" w:rsidP="007010D4">
      <w:pPr>
        <w:pStyle w:val="BodyText"/>
        <w:spacing w:line="264" w:lineRule="auto"/>
        <w:rPr>
          <w:sz w:val="24"/>
        </w:rPr>
      </w:pPr>
      <w:r w:rsidRPr="001343DF">
        <w:rPr>
          <w:sz w:val="24"/>
        </w:rPr>
        <w:t xml:space="preserve">Nonetheless, renewable energy sources do not have inertial support ability “inherently”. In other words, their action does not depend on the deviation on the grid frequency. </w:t>
      </w:r>
      <w:r w:rsidR="00112D20" w:rsidRPr="001343DF">
        <w:rPr>
          <w:sz w:val="24"/>
        </w:rPr>
        <w:t xml:space="preserve">In the wind turbine applications with full scale power converter, active and reactive power can be controlled easily. </w:t>
      </w:r>
      <w:r w:rsidR="005060DA" w:rsidRPr="001343DF">
        <w:rPr>
          <w:sz w:val="24"/>
        </w:rPr>
        <w:t xml:space="preserve">However, the power captured by wind for the time being is constant. In order to increase the power injected to grid, stored energy either in turbine inertia or DC bus capacitance should be used. </w:t>
      </w:r>
      <w:r w:rsidR="00112D20" w:rsidRPr="001343DF">
        <w:rPr>
          <w:sz w:val="24"/>
        </w:rPr>
        <w:t xml:space="preserve">Therefore, it is possible to emulate synchronous generator </w:t>
      </w:r>
      <w:r w:rsidR="005C4CC6" w:rsidRPr="001343DF">
        <w:rPr>
          <w:sz w:val="24"/>
        </w:rPr>
        <w:t>behaviour</w:t>
      </w:r>
      <w:r w:rsidR="00112D20" w:rsidRPr="001343DF">
        <w:rPr>
          <w:sz w:val="24"/>
        </w:rPr>
        <w:t xml:space="preserve"> in such </w:t>
      </w:r>
      <w:r w:rsidR="005060DA" w:rsidRPr="001343DF">
        <w:rPr>
          <w:sz w:val="24"/>
        </w:rPr>
        <w:t>applications by relating the turbine output power with frequency deviation (rate of change of frequency)</w:t>
      </w:r>
      <w:r w:rsidR="00112D20" w:rsidRPr="001343DF">
        <w:rPr>
          <w:sz w:val="24"/>
        </w:rPr>
        <w:t xml:space="preserve"> </w:t>
      </w:r>
      <w:r w:rsidR="005060DA" w:rsidRPr="001343DF">
        <w:rPr>
          <w:sz w:val="24"/>
        </w:rPr>
        <w:t xml:space="preserve">in the grid side. </w:t>
      </w:r>
    </w:p>
    <w:p w:rsidR="000C31E8" w:rsidRPr="001343DF" w:rsidRDefault="005C4CC6" w:rsidP="000C31E8">
      <w:pPr>
        <w:pStyle w:val="BodyText"/>
        <w:keepNext/>
        <w:spacing w:line="264" w:lineRule="auto"/>
        <w:jc w:val="center"/>
      </w:pPr>
      <w:r>
        <w:object w:dxaOrig="7500" w:dyaOrig="2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05pt;height:133.35pt" o:ole="">
            <v:imagedata r:id="rId14" o:title=""/>
          </v:shape>
          <o:OLEObject Type="Embed" ProgID="Visio.Drawing.15" ShapeID="_x0000_i1025" DrawAspect="Content" ObjectID="_1573993130" r:id="rId15"/>
        </w:object>
      </w:r>
    </w:p>
    <w:p w:rsidR="00AD29FC" w:rsidRPr="001343DF" w:rsidRDefault="000C31E8" w:rsidP="000C31E8">
      <w:pPr>
        <w:pStyle w:val="Caption"/>
        <w:jc w:val="center"/>
        <w:rPr>
          <w:sz w:val="24"/>
        </w:rP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1</w:t>
      </w:r>
      <w:r w:rsidRPr="001343DF">
        <w:fldChar w:fldCharType="end"/>
      </w:r>
      <w:r w:rsidRPr="001343DF">
        <w:t>: Energy Flow in Wind Turbine Applications with Full Scale Power Electronics</w:t>
      </w:r>
    </w:p>
    <w:p w:rsidR="001D0ADC" w:rsidRPr="001343DF" w:rsidRDefault="000C31E8" w:rsidP="007010D4">
      <w:pPr>
        <w:pStyle w:val="BodyText"/>
        <w:spacing w:line="264" w:lineRule="auto"/>
        <w:rPr>
          <w:sz w:val="24"/>
        </w:rPr>
      </w:pPr>
      <w:r w:rsidRPr="001343DF">
        <w:rPr>
          <w:sz w:val="24"/>
        </w:rPr>
        <w:t xml:space="preserve">In the </w:t>
      </w:r>
      <w:r w:rsidRPr="001343DF">
        <w:rPr>
          <w:i/>
          <w:sz w:val="24"/>
        </w:rPr>
        <w:t>European Pattern Recognition</w:t>
      </w:r>
      <w:r w:rsidR="005C4CC6">
        <w:rPr>
          <w:i/>
          <w:sz w:val="24"/>
        </w:rPr>
        <w:t xml:space="preserve"> (EPR)</w:t>
      </w:r>
      <w:r w:rsidRPr="001343DF">
        <w:rPr>
          <w:i/>
          <w:sz w:val="24"/>
        </w:rPr>
        <w:t xml:space="preserve"> - Renewable Energy Impact </w:t>
      </w:r>
      <w:r w:rsidRPr="001343DF">
        <w:rPr>
          <w:sz w:val="24"/>
        </w:rPr>
        <w:t xml:space="preserve">project, WP7 deals with the Inertial Support. </w:t>
      </w:r>
      <w:r w:rsidR="0090273D" w:rsidRPr="001343DF">
        <w:rPr>
          <w:sz w:val="24"/>
        </w:rPr>
        <w:t>In this work package, EnerjiSA and Middle East Technical University collaboration will evalua</w:t>
      </w:r>
      <w:r w:rsidR="005C4CC6">
        <w:rPr>
          <w:sz w:val="24"/>
        </w:rPr>
        <w:t xml:space="preserve">te the inertial support of the </w:t>
      </w:r>
      <w:r w:rsidR="0090273D" w:rsidRPr="001343DF">
        <w:rPr>
          <w:sz w:val="24"/>
        </w:rPr>
        <w:t>BARES wind farm of EnerjiSA</w:t>
      </w:r>
      <w:r w:rsidR="00687B09" w:rsidRPr="001343DF">
        <w:rPr>
          <w:sz w:val="24"/>
        </w:rPr>
        <w:t xml:space="preserve">. </w:t>
      </w:r>
      <w:r w:rsidR="00E55C0C" w:rsidRPr="001343DF">
        <w:rPr>
          <w:sz w:val="24"/>
        </w:rPr>
        <w:t>The previous report has been revealed the literature</w:t>
      </w:r>
      <w:r w:rsidR="009C0BEB" w:rsidRPr="001343DF">
        <w:rPr>
          <w:sz w:val="24"/>
        </w:rPr>
        <w:t xml:space="preserve"> review</w:t>
      </w:r>
      <w:r w:rsidR="00E55C0C" w:rsidRPr="001343DF">
        <w:rPr>
          <w:sz w:val="24"/>
        </w:rPr>
        <w:t xml:space="preserve"> for the inertial support mechanism</w:t>
      </w:r>
      <w:r w:rsidR="0072425D" w:rsidRPr="001343DF">
        <w:rPr>
          <w:sz w:val="24"/>
        </w:rPr>
        <w:t>s</w:t>
      </w:r>
      <w:r w:rsidR="00E55C0C" w:rsidRPr="001343DF">
        <w:rPr>
          <w:sz w:val="24"/>
        </w:rPr>
        <w:t xml:space="preserve"> for wind energy conversion system</w:t>
      </w:r>
      <w:r w:rsidR="00CA101E" w:rsidRPr="001343DF">
        <w:rPr>
          <w:sz w:val="24"/>
        </w:rPr>
        <w:t>s</w:t>
      </w:r>
      <w:r w:rsidR="00E55C0C" w:rsidRPr="001343DF">
        <w:rPr>
          <w:sz w:val="24"/>
        </w:rPr>
        <w:t xml:space="preserve">. The objective of this report is the scope and requirement determination for the WP7. </w:t>
      </w:r>
      <w:r w:rsidR="0072425D" w:rsidRPr="001343DF">
        <w:rPr>
          <w:sz w:val="24"/>
        </w:rPr>
        <w:t xml:space="preserve">Current Permanent Magnet Synchronous Generator (PMSG) Wind Turbines will be explained. </w:t>
      </w:r>
      <w:r w:rsidR="00CA101E" w:rsidRPr="001343DF">
        <w:rPr>
          <w:sz w:val="24"/>
        </w:rPr>
        <w:t xml:space="preserve">The outputs of this study will also be </w:t>
      </w:r>
      <w:r w:rsidR="0026135A" w:rsidRPr="001343DF">
        <w:rPr>
          <w:sz w:val="24"/>
        </w:rPr>
        <w:t>defined</w:t>
      </w:r>
      <w:r w:rsidR="00CA101E" w:rsidRPr="001343DF">
        <w:rPr>
          <w:sz w:val="24"/>
        </w:rPr>
        <w:t xml:space="preserve"> </w:t>
      </w:r>
      <w:r w:rsidR="0072425D" w:rsidRPr="001343DF">
        <w:rPr>
          <w:sz w:val="24"/>
        </w:rPr>
        <w:t>at the end of thi</w:t>
      </w:r>
      <w:r w:rsidR="00CA101E" w:rsidRPr="001343DF">
        <w:rPr>
          <w:sz w:val="24"/>
        </w:rPr>
        <w:t xml:space="preserve">s report. </w:t>
      </w:r>
    </w:p>
    <w:p w:rsidR="009A23B1" w:rsidRPr="001343DF" w:rsidRDefault="00062FF6" w:rsidP="007B1E30">
      <w:pPr>
        <w:pStyle w:val="Heading1"/>
      </w:pPr>
      <w:bookmarkStart w:id="2" w:name="_Toc500148922"/>
      <w:r w:rsidRPr="001343DF">
        <w:lastRenderedPageBreak/>
        <w:t>S</w:t>
      </w:r>
      <w:r w:rsidR="006A5E0E" w:rsidRPr="001343DF">
        <w:t>cope</w:t>
      </w:r>
      <w:bookmarkEnd w:id="2"/>
    </w:p>
    <w:p w:rsidR="00062FF6" w:rsidRPr="001343DF" w:rsidRDefault="00062FF6" w:rsidP="007010D4">
      <w:pPr>
        <w:pStyle w:val="BodyText"/>
        <w:spacing w:line="264" w:lineRule="auto"/>
        <w:rPr>
          <w:sz w:val="24"/>
        </w:rPr>
      </w:pPr>
      <w:r w:rsidRPr="001343DF">
        <w:rPr>
          <w:sz w:val="24"/>
        </w:rPr>
        <w:t xml:space="preserve">The scope of this study is </w:t>
      </w:r>
      <w:r w:rsidR="008209D4" w:rsidRPr="001343DF">
        <w:rPr>
          <w:sz w:val="24"/>
        </w:rPr>
        <w:t xml:space="preserve">evaluating the </w:t>
      </w:r>
      <w:r w:rsidRPr="001343DF">
        <w:rPr>
          <w:sz w:val="24"/>
        </w:rPr>
        <w:t>potential of the wind farm, BARES</w:t>
      </w:r>
      <w:r w:rsidR="00750F32" w:rsidRPr="001343DF">
        <w:rPr>
          <w:sz w:val="24"/>
        </w:rPr>
        <w:t>,</w:t>
      </w:r>
      <w:r w:rsidRPr="001343DF">
        <w:rPr>
          <w:sz w:val="24"/>
        </w:rPr>
        <w:t xml:space="preserve"> for the inertial support. </w:t>
      </w:r>
      <w:r w:rsidR="00462EC2" w:rsidRPr="001343DF">
        <w:rPr>
          <w:sz w:val="24"/>
        </w:rPr>
        <w:t>In order to evaluate the capacity and the potential of the wind farm</w:t>
      </w:r>
      <w:r w:rsidR="00F70811" w:rsidRPr="001343DF">
        <w:rPr>
          <w:sz w:val="24"/>
        </w:rPr>
        <w:t xml:space="preserve"> for inertial support</w:t>
      </w:r>
      <w:r w:rsidR="00462EC2" w:rsidRPr="001343DF">
        <w:rPr>
          <w:sz w:val="24"/>
        </w:rPr>
        <w:t xml:space="preserve">, the wind farm should be modelled on the simulation environment. Then the real measurements from wind farm can be utilized and the frequency </w:t>
      </w:r>
      <w:r w:rsidR="00595F33" w:rsidRPr="001343DF">
        <w:rPr>
          <w:sz w:val="24"/>
        </w:rPr>
        <w:t>deviations can be investigated.</w:t>
      </w:r>
      <w:r w:rsidR="00F70811" w:rsidRPr="001343DF">
        <w:rPr>
          <w:sz w:val="24"/>
        </w:rPr>
        <w:t xml:space="preserve"> </w:t>
      </w:r>
    </w:p>
    <w:p w:rsidR="00F70811" w:rsidRPr="001343DF" w:rsidRDefault="00F70811" w:rsidP="007010D4">
      <w:pPr>
        <w:pStyle w:val="BodyText"/>
        <w:spacing w:line="264" w:lineRule="auto"/>
        <w:rPr>
          <w:sz w:val="24"/>
        </w:rPr>
      </w:pPr>
      <w:r w:rsidRPr="001343DF">
        <w:rPr>
          <w:sz w:val="24"/>
        </w:rPr>
        <w:t xml:space="preserve">The inputs of this study will be the wind farm properties and the real measurements taken from field. These data will be utilized to reach a conclusion which includes the capacity of such inertial support and its economical results. </w:t>
      </w:r>
    </w:p>
    <w:p w:rsidR="00AA68A3" w:rsidRPr="001343DF" w:rsidRDefault="00AA68A3" w:rsidP="007010D4">
      <w:pPr>
        <w:pStyle w:val="BodyText"/>
        <w:spacing w:line="264" w:lineRule="auto"/>
        <w:rPr>
          <w:sz w:val="24"/>
        </w:rPr>
      </w:pPr>
      <w:r w:rsidRPr="001343DF">
        <w:rPr>
          <w:sz w:val="24"/>
        </w:rPr>
        <w:t xml:space="preserve">The frequency changes in the electricity grid depending on the balance between supply and demand. Therefore, a generation unit outage or instant high amount of load connection causes frequency to decline. The measurement taken from BARES will be used in order to recreate the disturbance in the simulation environment. The grid in the simulation area will be exposed to a generation unit outage such that frequency decline similar to the measurement is achieved. After that same outage will be tested under the case in which wind farm has inertial support ability. </w:t>
      </w:r>
    </w:p>
    <w:p w:rsidR="003B46E3" w:rsidRPr="001343DF" w:rsidRDefault="003B46E3" w:rsidP="007010D4">
      <w:pPr>
        <w:pStyle w:val="BodyText"/>
        <w:spacing w:line="264" w:lineRule="auto"/>
        <w:rPr>
          <w:sz w:val="24"/>
        </w:rPr>
      </w:pPr>
    </w:p>
    <w:p w:rsidR="00A76A02" w:rsidRPr="001343DF" w:rsidRDefault="003B46E3" w:rsidP="00A76A02">
      <w:pPr>
        <w:pStyle w:val="BodyText"/>
        <w:keepNext/>
      </w:pPr>
      <w:r w:rsidRPr="001343DF">
        <w:rPr>
          <w:noProof/>
          <w:sz w:val="24"/>
          <w:lang w:val="tr-TR" w:eastAsia="tr-TR"/>
        </w:rPr>
        <w:drawing>
          <wp:inline distT="0" distB="0" distL="0" distR="0" wp14:anchorId="7EEDEFAF" wp14:editId="091112D9">
            <wp:extent cx="5759450" cy="3239691"/>
            <wp:effectExtent l="0" t="0" r="0" b="0"/>
            <wp:docPr id="11" name="Picture 11" descr="C:\Users\Eren\Desktop\67738341_SvMiQBbYDlf_zfuw439cHaZ7AKJvlkmqLy0BN3WWv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ren\Desktop\67738341_SvMiQBbYDlf_zfuw439cHaZ7AKJvlkmqLy0BN3WWvr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691"/>
                    </a:xfrm>
                    <a:prstGeom prst="rect">
                      <a:avLst/>
                    </a:prstGeom>
                    <a:noFill/>
                    <a:ln>
                      <a:noFill/>
                    </a:ln>
                  </pic:spPr>
                </pic:pic>
              </a:graphicData>
            </a:graphic>
          </wp:inline>
        </w:drawing>
      </w:r>
    </w:p>
    <w:p w:rsidR="00595F33" w:rsidRPr="001343DF" w:rsidRDefault="00A76A02" w:rsidP="00A76A02">
      <w:pPr>
        <w:pStyle w:val="Caption"/>
        <w:jc w:val="center"/>
        <w:rPr>
          <w:sz w:val="24"/>
        </w:rP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2</w:t>
      </w:r>
      <w:r w:rsidRPr="001343DF">
        <w:fldChar w:fldCharType="end"/>
      </w:r>
      <w:r w:rsidRPr="001343DF">
        <w:t>: BARES wind farm</w:t>
      </w:r>
    </w:p>
    <w:p w:rsidR="00D874E4" w:rsidRPr="001343DF" w:rsidRDefault="00462EC2" w:rsidP="007B1E30">
      <w:pPr>
        <w:pStyle w:val="Heading1"/>
      </w:pPr>
      <w:bookmarkStart w:id="3" w:name="_Toc498007008"/>
      <w:bookmarkStart w:id="4" w:name="_Toc500148923"/>
      <w:r w:rsidRPr="001343DF">
        <w:lastRenderedPageBreak/>
        <w:t>C</w:t>
      </w:r>
      <w:r w:rsidR="00D874E4" w:rsidRPr="001343DF">
        <w:t xml:space="preserve">urrent </w:t>
      </w:r>
      <w:r w:rsidRPr="001343DF">
        <w:t>pmsg wınd</w:t>
      </w:r>
      <w:r w:rsidR="00D874E4" w:rsidRPr="001343DF">
        <w:t xml:space="preserve"> turbınes</w:t>
      </w:r>
      <w:bookmarkEnd w:id="3"/>
      <w:bookmarkEnd w:id="4"/>
    </w:p>
    <w:p w:rsidR="00D874E4" w:rsidRPr="001343DF" w:rsidRDefault="00D874E4" w:rsidP="00D874E4">
      <w:pPr>
        <w:pStyle w:val="BodyText"/>
        <w:spacing w:line="264" w:lineRule="auto"/>
        <w:rPr>
          <w:sz w:val="24"/>
        </w:rPr>
      </w:pPr>
      <w:r w:rsidRPr="001343DF">
        <w:rPr>
          <w:sz w:val="24"/>
        </w:rPr>
        <w:t xml:space="preserve">The main control diagram of the PMSG wind turbine is given below. In the figure, the aerodynamic model represents the wind turbine structure which captures power from the air. The mechanical model represents the generator and wind turbine connection via gearbox. </w:t>
      </w:r>
    </w:p>
    <w:p w:rsidR="006F06DD" w:rsidRPr="001343DF" w:rsidRDefault="00D874E4" w:rsidP="006F06DD">
      <w:pPr>
        <w:pStyle w:val="BodyText"/>
        <w:keepNext/>
        <w:spacing w:line="264" w:lineRule="auto"/>
      </w:pPr>
      <w:r w:rsidRPr="001343DF">
        <w:rPr>
          <w:noProof/>
          <w:sz w:val="24"/>
          <w:lang w:val="tr-TR" w:eastAsia="tr-TR"/>
        </w:rPr>
        <w:drawing>
          <wp:inline distT="0" distB="0" distL="0" distR="0" wp14:anchorId="426C87A6" wp14:editId="589CB8EE">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D874E4" w:rsidRPr="001343DF" w:rsidRDefault="006F06DD" w:rsidP="00153298">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3</w:t>
      </w:r>
      <w:r w:rsidRPr="001343DF">
        <w:fldChar w:fldCharType="end"/>
      </w:r>
      <w:r w:rsidRPr="001343DF">
        <w:t>:Main Control Diagram of the PMSG Wind Turbine</w:t>
      </w:r>
      <w:r w:rsidR="006A5E0E" w:rsidRPr="001343DF">
        <w:fldChar w:fldCharType="begin" w:fldLock="1"/>
      </w:r>
      <w:r w:rsidR="006A5E0E" w:rsidRPr="001343D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1]", "plainTextFormattedCitation" : "[1]", "previouslyFormattedCitation" : "[1]" }, "properties" : { "noteIndex" : 5 }, "schema" : "https://github.com/citation-style-language/schema/raw/master/csl-citation.json" }</w:instrText>
      </w:r>
      <w:r w:rsidR="006A5E0E" w:rsidRPr="001343DF">
        <w:fldChar w:fldCharType="separate"/>
      </w:r>
      <w:r w:rsidR="006A5E0E" w:rsidRPr="001343DF">
        <w:rPr>
          <w:i w:val="0"/>
          <w:noProof/>
        </w:rPr>
        <w:t>[1]</w:t>
      </w:r>
      <w:r w:rsidR="006A5E0E" w:rsidRPr="001343DF">
        <w:fldChar w:fldCharType="end"/>
      </w:r>
    </w:p>
    <w:p w:rsidR="00D874E4" w:rsidRPr="001343DF" w:rsidRDefault="00D874E4" w:rsidP="003244FA">
      <w:pPr>
        <w:spacing w:line="264" w:lineRule="auto"/>
        <w:jc w:val="both"/>
      </w:pPr>
      <w:r w:rsidRPr="001343DF">
        <w:t>The aerodynamic power captured from wind depends on the wind speed, pitch angle and the rotational speed. The term power coefficient, C</w:t>
      </w:r>
      <w:r w:rsidRPr="001343DF">
        <w:rPr>
          <w:vertAlign w:val="subscript"/>
        </w:rPr>
        <w:t>p</w:t>
      </w:r>
      <w:r w:rsidRPr="001343DF">
        <w:t xml:space="preserve"> is the aerodynamic efficiency of the operating point of the wind turbine. Therefore, the responsibility of pitch controller and generator side controller is to maintain the maximum efficiency. </w:t>
      </w:r>
      <w:r w:rsidR="00EA2475" w:rsidRPr="001343DF">
        <w:t>The variation of power coefficient, C</w:t>
      </w:r>
      <w:r w:rsidR="00EA2475" w:rsidRPr="001343DF">
        <w:rPr>
          <w:vertAlign w:val="subscript"/>
        </w:rPr>
        <w:t>p</w:t>
      </w:r>
      <w:r w:rsidR="00EA2475" w:rsidRPr="001343DF">
        <w:t xml:space="preserve">, is given in Figure </w:t>
      </w:r>
      <w:r w:rsidR="00A720AD" w:rsidRPr="001343DF">
        <w:t>4</w:t>
      </w:r>
      <w:r w:rsidR="00EA2475" w:rsidRPr="001343DF">
        <w:t xml:space="preserve">. </w:t>
      </w:r>
    </w:p>
    <w:p w:rsidR="00D874E4" w:rsidRPr="001343DF" w:rsidRDefault="00D874E4" w:rsidP="00D874E4">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591DE8" w:rsidRPr="001343DF" w:rsidTr="00EA2475">
        <w:trPr>
          <w:jc w:val="center"/>
        </w:trPr>
        <w:tc>
          <w:tcPr>
            <w:tcW w:w="4866" w:type="dxa"/>
          </w:tcPr>
          <w:p w:rsidR="00D874E4" w:rsidRPr="001343DF" w:rsidRDefault="00D874E4" w:rsidP="0056425D">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D874E4" w:rsidRPr="001343DF" w:rsidRDefault="00D874E4" w:rsidP="00A80F2C">
            <w:pPr>
              <w:spacing w:line="264" w:lineRule="auto"/>
              <w:jc w:val="both"/>
            </w:pPr>
            <w:r w:rsidRPr="001343DF">
              <w:t>(</w:t>
            </w:r>
            <w:r w:rsidR="00A80F2C" w:rsidRPr="001343DF">
              <w:t>1</w:t>
            </w:r>
            <w:r w:rsidRPr="001343DF">
              <w:t>)</w:t>
            </w:r>
          </w:p>
        </w:tc>
      </w:tr>
    </w:tbl>
    <w:p w:rsidR="00EA2475" w:rsidRPr="001343DF" w:rsidRDefault="00EA2475" w:rsidP="00EA2475">
      <w:pPr>
        <w:keepNext/>
        <w:spacing w:line="264" w:lineRule="auto"/>
        <w:jc w:val="both"/>
      </w:pPr>
      <w:r w:rsidRPr="001343DF">
        <w:rPr>
          <w:noProof/>
          <w:lang w:val="tr-TR" w:eastAsia="tr-TR"/>
        </w:rPr>
        <mc:AlternateContent>
          <mc:Choice Requires="wpc">
            <w:drawing>
              <wp:inline distT="0" distB="0" distL="0" distR="0" wp14:anchorId="28026B02" wp14:editId="7FCFF78D">
                <wp:extent cx="5800251" cy="2657475"/>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9525" y="95251"/>
                            <a:ext cx="2971800" cy="2096475"/>
                          </a:xfrm>
                          <a:prstGeom prst="rect">
                            <a:avLst/>
                          </a:prstGeom>
                        </pic:spPr>
                      </pic:pic>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2527570" y="95251"/>
                            <a:ext cx="3272520" cy="2085974"/>
                          </a:xfrm>
                          <a:prstGeom prst="rect">
                            <a:avLst/>
                          </a:prstGeom>
                        </pic:spPr>
                      </pic:pic>
                      <wps:wsp>
                        <wps:cNvPr id="15" name="Text Box 2"/>
                        <wps:cNvSpPr txBox="1">
                          <a:spLocks noChangeArrowheads="1"/>
                        </wps:cNvSpPr>
                        <wps:spPr bwMode="auto">
                          <a:xfrm>
                            <a:off x="2667000" y="2219325"/>
                            <a:ext cx="2695575" cy="276224"/>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b)</w:t>
                              </w:r>
                            </w:p>
                          </w:txbxContent>
                        </wps:txbx>
                        <wps:bodyPr rot="0" vert="horz" wrap="square" lIns="91440" tIns="45720" rIns="91440" bIns="45720" anchor="t" anchorCtr="0">
                          <a:noAutofit/>
                        </wps:bodyPr>
                      </wps:wsp>
                      <wps:wsp>
                        <wps:cNvPr id="16" name="Text Box 2"/>
                        <wps:cNvSpPr txBox="1">
                          <a:spLocks noChangeArrowheads="1"/>
                        </wps:cNvSpPr>
                        <wps:spPr bwMode="auto">
                          <a:xfrm>
                            <a:off x="303825" y="2229485"/>
                            <a:ext cx="2280285" cy="275590"/>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a)</w:t>
                              </w:r>
                            </w:p>
                          </w:txbxContent>
                        </wps:txbx>
                        <wps:bodyPr rot="0" vert="horz" wrap="square" lIns="91440" tIns="45720" rIns="91440" bIns="45720" anchor="t" anchorCtr="0">
                          <a:spAutoFit/>
                        </wps:bodyPr>
                      </wps:wsp>
                    </wpc:wpc>
                  </a:graphicData>
                </a:graphic>
              </wp:inline>
            </w:drawing>
          </mc:Choice>
          <mc:Fallback>
            <w:pict>
              <v:group w14:anchorId="28026B02" id="Canvas 10" o:spid="_x0000_s1026" editas="canvas" style="width:456.7pt;height:209.25pt;mso-position-horizontal-relative:char;mso-position-vertical-relative:line" coordsize="58000,2657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FcmVuAAAABZADAAIA&#10;AAAUAAAQqpAEAAIAAAAUAAAQvpKRAAIAAAADMzUAAJKSAAIAAAADMzUAAOocAAcAAAgMAAAIng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Tc6MTI6MDMgMTM6NTk6NTUAMjAxNzoxMjowMyAxMzo1OTo1NQAAAEUAcgBl&#10;AG4AAAD/4QsX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Ny0xMi0wM1QxMzo1OTo1&#10;NS4zNTA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RXJlbjwvcmRmOmxpPjwvcmRmOlNlcT4NCgkJCTwvZGM6Y3JlYXRvcj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Dw/eHBhY2tldCBlbmQ9J3cnPz7/2wBD&#10;AAIBAQIBAQICAgICAgICAwUDAwMDAwYEBAMFBwYHBwcGBwcICQsJCAgKCAcHCg0KCgsMDAwMBwkO&#10;Dw0MDgsMDAz/2wBDAQICAgMDAwYDAwYMCAcIDAwMDAwMDAwMDAwMDAwMDAwMDAwMDAwMDAwMDAwM&#10;DAwMDAwMDAwMDAwMDAwMDAwMDAz/wAARCAHUAx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">
                <v:shape id="_x0000_s1027" type="#_x0000_t75" style="position:absolute;width:58000;height:26574;visibility:visible;mso-wrap-style:square">
                  <v:fill o:detectmouseclick="t"/>
                  <v:path o:connecttype="none"/>
                </v:shape>
                <v:shape id="Picture 12" o:spid="_x0000_s1028" type="#_x0000_t75" style="position:absolute;left:95;top:952;width:29718;height:20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">
                  <v:imagedata r:id="rId20" o:title=""/>
                </v:shape>
                <v:shape id="Picture 14" o:spid="_x0000_s1029" type="#_x0000_t75" style="position:absolute;left:25275;top:952;width:32725;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Text Box 2" o:spid="_x0000_s1030" type="#_x0000_t202" style="position:absolute;left:26670;top:22193;width:2695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rsidR="0056425D" w:rsidRDefault="0056425D" w:rsidP="00EA2475">
                        <w:pPr>
                          <w:pStyle w:val="NormalWeb"/>
                          <w:spacing w:before="0" w:beforeAutospacing="0" w:after="0" w:afterAutospacing="0"/>
                          <w:jc w:val="center"/>
                        </w:pPr>
                        <w:r>
                          <w:rPr>
                            <w:rFonts w:eastAsia="Times New Roman"/>
                            <w:lang w:val="en-GB"/>
                          </w:rPr>
                          <w:t>(b)</w:t>
                        </w:r>
                      </w:p>
                    </w:txbxContent>
                  </v:textbox>
                </v:shape>
                <v:shape id="Text Box 2" o:spid="_x0000_s1031" type="#_x0000_t202" style="position:absolute;left:3038;top:22294;width:2280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" stroked="f">
                  <v:textbox style="mso-fit-shape-to-text:t">
                    <w:txbxContent>
                      <w:p w:rsidR="0056425D" w:rsidRDefault="0056425D" w:rsidP="00EA2475">
                        <w:pPr>
                          <w:pStyle w:val="NormalWeb"/>
                          <w:spacing w:before="0" w:beforeAutospacing="0" w:after="0" w:afterAutospacing="0"/>
                          <w:jc w:val="center"/>
                        </w:pPr>
                        <w:r>
                          <w:rPr>
                            <w:rFonts w:eastAsia="Times New Roman"/>
                            <w:lang w:val="en-GB"/>
                          </w:rPr>
                          <w:t>(a)</w:t>
                        </w:r>
                      </w:p>
                    </w:txbxContent>
                  </v:textbox>
                </v:shape>
                <w10:anchorlock/>
              </v:group>
            </w:pict>
          </mc:Fallback>
        </mc:AlternateContent>
      </w:r>
    </w:p>
    <w:p w:rsidR="00EA2475" w:rsidRPr="001343DF" w:rsidRDefault="00EA2475" w:rsidP="00EA2475">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4</w:t>
      </w:r>
      <w:r w:rsidRPr="001343DF">
        <w:fldChar w:fldCharType="end"/>
      </w:r>
      <w:r w:rsidRPr="001343DF">
        <w:t xml:space="preserve">:(a) Power </w:t>
      </w:r>
      <w:r w:rsidR="0054718D">
        <w:t>c</w:t>
      </w:r>
      <w:r w:rsidRPr="001343DF">
        <w:t xml:space="preserve">oefficient for a constant pitch angle (b) Power </w:t>
      </w:r>
      <w:r w:rsidR="0054718D">
        <w:t>c</w:t>
      </w:r>
      <w:r w:rsidRPr="001343DF">
        <w:t xml:space="preserve">oefficient for different pitch angle </w:t>
      </w:r>
      <w:r w:rsidRPr="001343DF">
        <w:fldChar w:fldCharType="begin" w:fldLock="1"/>
      </w:r>
      <w:r w:rsidRPr="001343DF">
        <w:instrText>ADDIN CSL_CITATION { "citationItems" : [ { "id" : "ITEM-1", "itemData" : { "DOI" : "10.1002/0470012684", "ISBN" : "0470855088", "ISSN" : "08858969", "author" : [ { "dropping-particle" : "", "family" : "Ackermann", "given" : "Thomas", "non-dropping-particle" : "", "parse-names" : false, "suffix" : "" } ], "container-title" : "Technology", "id" : "ITEM-1", "issue" : "1", "issued" : { "date-parts" : [ [ "2005" ] ] }, "number-of-pages" : "742", "title" : "Wind Power in Power Systems Edited by", "type" : "book", "volume" : "140" }, "uris" : [ "http://www.mendeley.com/documents/?uuid=4cc016b0-376b-4921-9e35-a8a49ffb53bd" ] } ], "mendeley" : { "formattedCitation" : "[2]", "plainTextFormattedCitation" : "[2]", "previouslyFormattedCitation" : "[2]" }, "properties" : { "noteIndex" : 6 }, "schema" : "https://github.com/citation-style-language/schema/raw/master/csl-citation.json" }</w:instrText>
      </w:r>
      <w:r w:rsidRPr="001343DF">
        <w:fldChar w:fldCharType="separate"/>
      </w:r>
      <w:r w:rsidRPr="001343DF">
        <w:rPr>
          <w:i w:val="0"/>
          <w:noProof/>
        </w:rPr>
        <w:t>[2]</w:t>
      </w:r>
      <w:r w:rsidRPr="001343DF">
        <w:fldChar w:fldCharType="end"/>
      </w:r>
    </w:p>
    <w:p w:rsidR="00D874E4" w:rsidRPr="001343DF" w:rsidRDefault="0054718D" w:rsidP="00D874E4">
      <w:pPr>
        <w:spacing w:line="264" w:lineRule="auto"/>
        <w:jc w:val="both"/>
      </w:pPr>
      <w:r>
        <w:t>In PMSG wind turbines, p</w:t>
      </w:r>
      <w:r w:rsidR="00D874E4" w:rsidRPr="001343DF">
        <w:t xml:space="preserve">ermanent magnet </w:t>
      </w:r>
      <w:r>
        <w:t>generator</w:t>
      </w:r>
      <w:r w:rsidR="00D874E4" w:rsidRPr="001343DF">
        <w:t xml:space="preserve"> is connected to grid with the Back-to-Back(BTB) </w:t>
      </w:r>
      <w:r>
        <w:t>c</w:t>
      </w:r>
      <w:r w:rsidR="00D874E4" w:rsidRPr="001343DF">
        <w:t>onverter structure</w:t>
      </w:r>
      <w:r>
        <w:t xml:space="preserve"> which</w:t>
      </w:r>
      <w:r w:rsidR="00D874E4" w:rsidRPr="001343DF">
        <w:t xml:space="preserve"> gives operator freedom of control</w:t>
      </w:r>
      <w:r w:rsidR="00F938C0">
        <w:t xml:space="preserve"> in active and reactive power flow</w:t>
      </w:r>
      <w:r w:rsidR="00D874E4" w:rsidRPr="001343DF">
        <w:t xml:space="preserve">. Therefore, by making use of BTB converter, the operator can define active and reactive power set points independently. BTB converter is composed of two different </w:t>
      </w:r>
      <w:r w:rsidR="00725442">
        <w:t>parts</w:t>
      </w:r>
      <w:r w:rsidR="00D874E4" w:rsidRPr="001343DF">
        <w:t xml:space="preserve">. The first one is the generator or machine side controller (MSC) which is </w:t>
      </w:r>
      <w:r w:rsidR="00583D1F">
        <w:t>in between generator and DC-bus</w:t>
      </w:r>
      <w:r w:rsidR="00D874E4" w:rsidRPr="001343DF">
        <w:t xml:space="preserve">. The other one is connected to grid side and hence it is called grid side converter (GSC). </w:t>
      </w:r>
    </w:p>
    <w:p w:rsidR="00D874E4" w:rsidRPr="001343DF" w:rsidRDefault="00D874E4" w:rsidP="00D874E4">
      <w:pPr>
        <w:spacing w:line="264" w:lineRule="auto"/>
        <w:jc w:val="both"/>
      </w:pPr>
    </w:p>
    <w:p w:rsidR="00D874E4" w:rsidRPr="001343DF" w:rsidRDefault="00D874E4" w:rsidP="00D874E4">
      <w:pPr>
        <w:spacing w:line="264" w:lineRule="auto"/>
        <w:jc w:val="both"/>
      </w:pPr>
      <w:r w:rsidRPr="001343DF">
        <w:lastRenderedPageBreak/>
        <w:t xml:space="preserve">The responsibilities are shared between these converters. MSC is responsible for speed reference and the active power reference meanwhile the GSC is responsible for the reactive power reference (also the power factor) and the DC voltage reference. As seen the figure below, the generator speed is dictated by controlling the q-axis current. This generator speed should be the maximum power point which is generally taken from </w:t>
      </w:r>
      <w:r w:rsidR="0074224F">
        <w:t xml:space="preserve">a </w:t>
      </w:r>
      <w:r w:rsidRPr="001343DF">
        <w:t xml:space="preserve">look up table. </w:t>
      </w:r>
    </w:p>
    <w:p w:rsidR="00D874E4" w:rsidRPr="001343DF" w:rsidRDefault="00D874E4" w:rsidP="00D874E4">
      <w:pPr>
        <w:spacing w:line="264" w:lineRule="auto"/>
        <w:jc w:val="both"/>
      </w:pPr>
    </w:p>
    <w:p w:rsidR="00D874E4" w:rsidRPr="001343DF" w:rsidRDefault="00E50FC8" w:rsidP="00E50FC8">
      <w:pPr>
        <w:keepNext/>
        <w:spacing w:line="264" w:lineRule="auto"/>
        <w:jc w:val="center"/>
      </w:pPr>
      <w:r>
        <w:object w:dxaOrig="11941" w:dyaOrig="6571">
          <v:shape id="_x0000_i1026" type="#_x0000_t75" style="width:407.6pt;height:224.15pt" o:ole="">
            <v:imagedata r:id="rId22" o:title=""/>
          </v:shape>
          <o:OLEObject Type="Embed" ProgID="Visio.Drawing.15" ShapeID="_x0000_i1026" DrawAspect="Content" ObjectID="_1573993131" r:id="rId23"/>
        </w:object>
      </w:r>
    </w:p>
    <w:p w:rsidR="00D874E4" w:rsidRPr="001343DF" w:rsidRDefault="00D874E4" w:rsidP="00D874E4">
      <w:pPr>
        <w:pStyle w:val="Caption"/>
        <w:spacing w:line="264" w:lineRule="auto"/>
        <w:jc w:val="cente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5</w:t>
      </w:r>
      <w:r w:rsidRPr="001343DF">
        <w:fldChar w:fldCharType="end"/>
      </w:r>
      <w:r w:rsidRPr="001343DF">
        <w:t>: Machine Side Controller Diagram</w:t>
      </w:r>
      <w:r w:rsidR="004E244A" w:rsidRPr="001343DF">
        <w:t xml:space="preserve"> </w:t>
      </w:r>
      <w:r w:rsidR="004E244A" w:rsidRPr="001343DF">
        <w:fldChar w:fldCharType="begin" w:fldLock="1"/>
      </w:r>
      <w:r w:rsidR="006A5E0E" w:rsidRPr="001343DF">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1343DF">
        <w:fldChar w:fldCharType="separate"/>
      </w:r>
      <w:r w:rsidR="006A5E0E" w:rsidRPr="001343DF">
        <w:rPr>
          <w:i w:val="0"/>
          <w:noProof/>
        </w:rPr>
        <w:t>[3]</w:t>
      </w:r>
      <w:r w:rsidR="004E244A" w:rsidRPr="001343DF">
        <w:fldChar w:fldCharType="end"/>
      </w:r>
    </w:p>
    <w:p w:rsidR="00D874E4" w:rsidRPr="001343DF" w:rsidRDefault="00D874E4" w:rsidP="00D874E4">
      <w:pPr>
        <w:spacing w:line="264" w:lineRule="auto"/>
        <w:jc w:val="both"/>
      </w:pPr>
      <w:r w:rsidRPr="001343DF">
        <w:t xml:space="preserve">Grid Side Controller is responsible for maintaining constant DC voltage and the reactive power amount. Reactive power amount can be set by controlling the q-axis current. For normal operation, wind turbines and also other renewable sources are desired to operate at unity power factor. This is achieved by setting zero </w:t>
      </w:r>
      <w:r w:rsidR="001C03DD" w:rsidRPr="001343DF">
        <w:t xml:space="preserve">current </w:t>
      </w:r>
      <w:r w:rsidRPr="001343DF">
        <w:t xml:space="preserve">for the q-axis. Note that for the LVRT capabilities, this set point would change time to time. GSC is also responsible for maintaining the constant voltage in the DC link. </w:t>
      </w:r>
      <w:r w:rsidR="00A337A9" w:rsidRPr="001343DF">
        <w:t>The diagram for GSC is given for a wind turbine which is connected to grid with L filter.</w:t>
      </w:r>
    </w:p>
    <w:p w:rsidR="00D874E4" w:rsidRPr="001343DF" w:rsidRDefault="00D874E4" w:rsidP="00D874E4">
      <w:pPr>
        <w:spacing w:line="264" w:lineRule="auto"/>
        <w:jc w:val="both"/>
      </w:pPr>
    </w:p>
    <w:p w:rsidR="00D874E4" w:rsidRPr="001343DF" w:rsidRDefault="00E50FC8" w:rsidP="00E50FC8">
      <w:pPr>
        <w:keepNext/>
        <w:spacing w:line="264" w:lineRule="auto"/>
        <w:jc w:val="center"/>
      </w:pPr>
      <w:r>
        <w:object w:dxaOrig="11941" w:dyaOrig="6571">
          <v:shape id="_x0000_i1027" type="#_x0000_t75" style="width:415.7pt;height:228.5pt" o:ole="">
            <v:imagedata r:id="rId24" o:title=""/>
          </v:shape>
          <o:OLEObject Type="Embed" ProgID="Visio.Drawing.15" ShapeID="_x0000_i1027" DrawAspect="Content" ObjectID="_1573993132" r:id="rId25"/>
        </w:object>
      </w:r>
    </w:p>
    <w:p w:rsidR="00D874E4" w:rsidRPr="001343DF" w:rsidRDefault="00D874E4" w:rsidP="00D874E4">
      <w:pPr>
        <w:pStyle w:val="Caption"/>
        <w:spacing w:line="264" w:lineRule="auto"/>
        <w:jc w:val="cente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6</w:t>
      </w:r>
      <w:r w:rsidRPr="001343DF">
        <w:fldChar w:fldCharType="end"/>
      </w:r>
      <w:r w:rsidRPr="001343DF">
        <w:t>: Grid Side Controller Diagram</w:t>
      </w:r>
      <w:r w:rsidR="004E244A" w:rsidRPr="001343DF">
        <w:fldChar w:fldCharType="begin" w:fldLock="1"/>
      </w:r>
      <w:r w:rsidR="006A5E0E" w:rsidRPr="001343DF">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1343DF">
        <w:fldChar w:fldCharType="separate"/>
      </w:r>
      <w:r w:rsidR="006A5E0E" w:rsidRPr="001343DF">
        <w:rPr>
          <w:i w:val="0"/>
          <w:noProof/>
        </w:rPr>
        <w:t>[3]</w:t>
      </w:r>
      <w:r w:rsidR="004E244A" w:rsidRPr="001343DF">
        <w:fldChar w:fldCharType="end"/>
      </w:r>
    </w:p>
    <w:p w:rsidR="009A23B1" w:rsidRPr="001343DF" w:rsidRDefault="00D2767F" w:rsidP="007B1E30">
      <w:pPr>
        <w:pStyle w:val="Heading1"/>
      </w:pPr>
      <w:bookmarkStart w:id="5" w:name="_Toc500148924"/>
      <w:r w:rsidRPr="001343DF">
        <w:lastRenderedPageBreak/>
        <w:t>Wınd turbıne propertıes</w:t>
      </w:r>
      <w:bookmarkEnd w:id="5"/>
    </w:p>
    <w:p w:rsidR="001343DF" w:rsidRPr="005D763D" w:rsidRDefault="00CC12C3" w:rsidP="0016168C">
      <w:pPr>
        <w:pStyle w:val="BodyText"/>
        <w:spacing w:after="240"/>
      </w:pPr>
      <w:r w:rsidRPr="001343DF">
        <w:rPr>
          <w:sz w:val="24"/>
        </w:rPr>
        <w:t xml:space="preserve">BARES is a Wind Farm located in Balıkesir with 52 Wind Turbines of 142.5 MW. Each turbine has a power rating of 2.75 MW. Turbine is manufactured by General Electric and its model is GE 2.75-103. </w:t>
      </w:r>
      <w:r w:rsidR="001343DF">
        <w:rPr>
          <w:sz w:val="24"/>
        </w:rPr>
        <w:t xml:space="preserve">Wind farm is connected to 154 kV network with two 80/110 MVA transformers.  </w:t>
      </w:r>
      <w:r w:rsidR="00475F7C" w:rsidRPr="001343DF">
        <w:rPr>
          <w:sz w:val="24"/>
        </w:rPr>
        <w:t xml:space="preserve">There are three measurement devices placed in the wind farm. </w:t>
      </w:r>
      <w:r w:rsidR="006954A5" w:rsidRPr="001343DF">
        <w:rPr>
          <w:sz w:val="24"/>
        </w:rPr>
        <w:t>One of the measurements are placed in a turbine</w:t>
      </w:r>
      <w:r w:rsidR="003C3A79">
        <w:rPr>
          <w:sz w:val="24"/>
        </w:rPr>
        <w:t xml:space="preserve"> output</w:t>
      </w:r>
      <w:r w:rsidR="006954A5" w:rsidRPr="001343DF">
        <w:rPr>
          <w:sz w:val="24"/>
        </w:rPr>
        <w:t xml:space="preserve">. Others are placed in 33 kV and 154 kV busbars. </w:t>
      </w:r>
    </w:p>
    <w:p w:rsidR="005D763D" w:rsidRDefault="001343DF" w:rsidP="005D763D">
      <w:pPr>
        <w:keepNext/>
        <w:spacing w:after="160" w:line="259" w:lineRule="auto"/>
        <w:jc w:val="center"/>
      </w:pPr>
      <w:r w:rsidRPr="001343DF">
        <w:rPr>
          <w:noProof/>
          <w:lang w:val="tr-TR" w:eastAsia="tr-TR"/>
        </w:rPr>
        <w:drawing>
          <wp:inline distT="0" distB="0" distL="0" distR="0" wp14:anchorId="1485C798" wp14:editId="6B46CED5">
            <wp:extent cx="4754880" cy="317114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urbine-general-electric_ge-2.75-103 (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65855" cy="3178462"/>
                    </a:xfrm>
                    <a:prstGeom prst="rect">
                      <a:avLst/>
                    </a:prstGeom>
                  </pic:spPr>
                </pic:pic>
              </a:graphicData>
            </a:graphic>
          </wp:inline>
        </w:drawing>
      </w:r>
    </w:p>
    <w:p w:rsidR="005D763D" w:rsidRDefault="005D763D" w:rsidP="005D763D">
      <w:pPr>
        <w:pStyle w:val="Caption"/>
        <w:jc w:val="center"/>
      </w:pPr>
      <w:r>
        <w:t xml:space="preserve">Figure </w:t>
      </w:r>
      <w:r>
        <w:fldChar w:fldCharType="begin"/>
      </w:r>
      <w:r>
        <w:instrText xml:space="preserve"> SEQ Figure \* ARABIC </w:instrText>
      </w:r>
      <w:r>
        <w:fldChar w:fldCharType="separate"/>
      </w:r>
      <w:r w:rsidR="00C44892">
        <w:rPr>
          <w:noProof/>
        </w:rPr>
        <w:t>7</w:t>
      </w:r>
      <w:r>
        <w:fldChar w:fldCharType="end"/>
      </w:r>
      <w:r>
        <w:t>:</w:t>
      </w:r>
      <w:r w:rsidRPr="0060355E">
        <w:t>GE 2.75 Wind Turbine</w:t>
      </w:r>
    </w:p>
    <w:p w:rsidR="00726C8C" w:rsidRDefault="00726C8C" w:rsidP="00726C8C">
      <w:pPr>
        <w:keepNext/>
        <w:spacing w:after="160" w:line="259" w:lineRule="auto"/>
        <w:jc w:val="center"/>
      </w:pPr>
      <w:r>
        <w:object w:dxaOrig="16756" w:dyaOrig="11506">
          <v:shape id="_x0000_i1028" type="#_x0000_t75" style="width:415.7pt;height:285.5pt" o:ole="">
            <v:imagedata r:id="rId27" o:title=""/>
          </v:shape>
          <o:OLEObject Type="Embed" ProgID="Visio.Drawing.15" ShapeID="_x0000_i1028" DrawAspect="Content" ObjectID="_1573993133" r:id="rId28"/>
        </w:object>
      </w:r>
    </w:p>
    <w:p w:rsidR="005D763D" w:rsidRDefault="00726C8C" w:rsidP="00726C8C">
      <w:pPr>
        <w:pStyle w:val="Caption"/>
        <w:jc w:val="center"/>
        <w:rPr>
          <w:i w:val="0"/>
          <w:iCs w:val="0"/>
        </w:rPr>
      </w:pPr>
      <w:r>
        <w:t xml:space="preserve">Figure </w:t>
      </w:r>
      <w:r>
        <w:fldChar w:fldCharType="begin"/>
      </w:r>
      <w:r>
        <w:instrText xml:space="preserve"> SEQ Figure \* ARABIC </w:instrText>
      </w:r>
      <w:r>
        <w:fldChar w:fldCharType="separate"/>
      </w:r>
      <w:r w:rsidR="00C44892">
        <w:rPr>
          <w:noProof/>
        </w:rPr>
        <w:t>8</w:t>
      </w:r>
      <w:r>
        <w:fldChar w:fldCharType="end"/>
      </w:r>
      <w:r>
        <w:t>: Measurement Locations in Wind Farm, BARES</w:t>
      </w:r>
    </w:p>
    <w:p w:rsidR="00062FF6" w:rsidRPr="001343DF" w:rsidRDefault="00D2767F" w:rsidP="00D62DD8">
      <w:pPr>
        <w:pStyle w:val="Heading2"/>
      </w:pPr>
      <w:bookmarkStart w:id="6" w:name="_Toc500148925"/>
      <w:r w:rsidRPr="001343DF">
        <w:lastRenderedPageBreak/>
        <w:t>A</w:t>
      </w:r>
      <w:r w:rsidR="00D874E4" w:rsidRPr="001343DF">
        <w:t>erodynamıc model</w:t>
      </w:r>
      <w:r w:rsidRPr="001343DF">
        <w:t xml:space="preserve"> detaıls</w:t>
      </w:r>
      <w:bookmarkEnd w:id="6"/>
    </w:p>
    <w:tbl>
      <w:tblPr>
        <w:tblStyle w:val="TableGrid"/>
        <w:tblW w:w="0" w:type="auto"/>
        <w:tblLook w:val="04A0" w:firstRow="1" w:lastRow="0" w:firstColumn="1" w:lastColumn="0" w:noHBand="0" w:noVBand="1"/>
      </w:tblPr>
      <w:tblGrid>
        <w:gridCol w:w="3200"/>
        <w:gridCol w:w="2751"/>
        <w:gridCol w:w="3109"/>
      </w:tblGrid>
      <w:tr w:rsidR="00A5487A" w:rsidRPr="001343DF" w:rsidTr="00A5487A">
        <w:tc>
          <w:tcPr>
            <w:tcW w:w="3200" w:type="dxa"/>
          </w:tcPr>
          <w:p w:rsidR="00A5487A" w:rsidRPr="001343DF" w:rsidRDefault="00A5487A" w:rsidP="00D874E4">
            <w:pPr>
              <w:pStyle w:val="BodyText"/>
              <w:jc w:val="center"/>
              <w:rPr>
                <w:b/>
                <w:sz w:val="24"/>
              </w:rPr>
            </w:pPr>
            <w:r w:rsidRPr="001343DF">
              <w:rPr>
                <w:b/>
                <w:sz w:val="24"/>
              </w:rPr>
              <w:t>Parameter</w:t>
            </w:r>
          </w:p>
        </w:tc>
        <w:tc>
          <w:tcPr>
            <w:tcW w:w="2751" w:type="dxa"/>
          </w:tcPr>
          <w:p w:rsidR="00A5487A" w:rsidRPr="001343DF" w:rsidRDefault="00A5487A" w:rsidP="00D874E4">
            <w:pPr>
              <w:pStyle w:val="BodyText"/>
              <w:jc w:val="center"/>
              <w:rPr>
                <w:b/>
                <w:sz w:val="24"/>
              </w:rPr>
            </w:pPr>
            <w:r w:rsidRPr="001343DF">
              <w:rPr>
                <w:b/>
                <w:sz w:val="24"/>
              </w:rPr>
              <w:t>Value</w:t>
            </w:r>
          </w:p>
        </w:tc>
        <w:tc>
          <w:tcPr>
            <w:tcW w:w="3109" w:type="dxa"/>
          </w:tcPr>
          <w:p w:rsidR="00A5487A" w:rsidRPr="001343DF" w:rsidRDefault="00A5487A" w:rsidP="00D874E4">
            <w:pPr>
              <w:pStyle w:val="BodyText"/>
              <w:jc w:val="center"/>
              <w:rPr>
                <w:b/>
                <w:sz w:val="24"/>
              </w:rPr>
            </w:pPr>
            <w:r w:rsidRPr="001343DF">
              <w:rPr>
                <w:b/>
                <w:sz w:val="24"/>
              </w:rPr>
              <w:t>Unit</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Wind Turbine Power</w:t>
            </w:r>
          </w:p>
        </w:tc>
        <w:tc>
          <w:tcPr>
            <w:tcW w:w="2751" w:type="dxa"/>
          </w:tcPr>
          <w:p w:rsidR="00A5487A" w:rsidRPr="001343DF" w:rsidRDefault="00A5487A" w:rsidP="00D874E4">
            <w:pPr>
              <w:pStyle w:val="BodyText"/>
              <w:jc w:val="center"/>
              <w:rPr>
                <w:sz w:val="24"/>
              </w:rPr>
            </w:pPr>
            <w:r w:rsidRPr="001343DF">
              <w:rPr>
                <w:sz w:val="24"/>
              </w:rPr>
              <w:t>2.75</w:t>
            </w:r>
          </w:p>
        </w:tc>
        <w:tc>
          <w:tcPr>
            <w:tcW w:w="3109" w:type="dxa"/>
          </w:tcPr>
          <w:p w:rsidR="00A5487A" w:rsidRPr="001343DF" w:rsidRDefault="00A5487A" w:rsidP="00D874E4">
            <w:pPr>
              <w:pStyle w:val="BodyText"/>
              <w:jc w:val="center"/>
              <w:rPr>
                <w:sz w:val="24"/>
              </w:rPr>
            </w:pPr>
            <w:r w:rsidRPr="001343DF">
              <w:rPr>
                <w:sz w:val="24"/>
              </w:rPr>
              <w:t>MW</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Rotor Diameter</w:t>
            </w:r>
          </w:p>
        </w:tc>
        <w:tc>
          <w:tcPr>
            <w:tcW w:w="2751" w:type="dxa"/>
          </w:tcPr>
          <w:p w:rsidR="00A5487A" w:rsidRPr="001343DF" w:rsidRDefault="00A5487A" w:rsidP="00D874E4">
            <w:pPr>
              <w:pStyle w:val="BodyText"/>
              <w:jc w:val="center"/>
              <w:rPr>
                <w:sz w:val="24"/>
              </w:rPr>
            </w:pPr>
            <w:r w:rsidRPr="001343DF">
              <w:rPr>
                <w:sz w:val="24"/>
              </w:rPr>
              <w:t>103</w:t>
            </w:r>
          </w:p>
        </w:tc>
        <w:tc>
          <w:tcPr>
            <w:tcW w:w="3109" w:type="dxa"/>
          </w:tcPr>
          <w:p w:rsidR="00A5487A" w:rsidRPr="001343DF" w:rsidRDefault="00A5487A" w:rsidP="00D874E4">
            <w:pPr>
              <w:pStyle w:val="BodyText"/>
              <w:jc w:val="center"/>
              <w:rPr>
                <w:sz w:val="24"/>
              </w:rPr>
            </w:pPr>
            <w:r w:rsidRPr="001343DF">
              <w:rPr>
                <w:sz w:val="24"/>
              </w:rPr>
              <w:t>m</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One Blade Inertia</w:t>
            </w:r>
          </w:p>
        </w:tc>
        <w:tc>
          <w:tcPr>
            <w:tcW w:w="2751" w:type="dxa"/>
          </w:tcPr>
          <w:p w:rsidR="00A5487A" w:rsidRPr="001343DF" w:rsidRDefault="00A5487A" w:rsidP="00432BC6">
            <w:pPr>
              <w:pStyle w:val="BodyText"/>
              <w:jc w:val="center"/>
              <w:rPr>
                <w:sz w:val="24"/>
              </w:rPr>
            </w:pPr>
            <w:r w:rsidRPr="001343DF">
              <w:rPr>
                <w:sz w:val="24"/>
              </w:rPr>
              <w:t>4340000</w:t>
            </w:r>
          </w:p>
        </w:tc>
        <w:tc>
          <w:tcPr>
            <w:tcW w:w="3109" w:type="dxa"/>
          </w:tcPr>
          <w:p w:rsidR="00A5487A" w:rsidRPr="001343DF" w:rsidRDefault="00A5487A" w:rsidP="00D874E4">
            <w:pPr>
              <w:pStyle w:val="BodyText"/>
              <w:jc w:val="center"/>
              <w:rPr>
                <w:sz w:val="24"/>
              </w:rPr>
            </w:pPr>
            <w:r w:rsidRPr="001343DF">
              <w:rPr>
                <w:sz w:val="24"/>
              </w:rPr>
              <w:t>kg.m</w:t>
            </w:r>
            <w:r w:rsidRPr="001343DF">
              <w:rPr>
                <w:sz w:val="24"/>
                <w:vertAlign w:val="superscript"/>
              </w:rPr>
              <w:t>2</w:t>
            </w:r>
            <w:r w:rsidRPr="001343DF">
              <w:rPr>
                <w:sz w:val="24"/>
              </w:rPr>
              <w:t>/kg</w:t>
            </w:r>
          </w:p>
        </w:tc>
      </w:tr>
    </w:tbl>
    <w:p w:rsidR="004811D5" w:rsidRPr="001343DF" w:rsidRDefault="00D2767F" w:rsidP="00D62DD8">
      <w:pPr>
        <w:pStyle w:val="Heading2"/>
      </w:pPr>
      <w:bookmarkStart w:id="7" w:name="_Toc500148926"/>
      <w:r w:rsidRPr="001343DF">
        <w:t>M</w:t>
      </w:r>
      <w:r w:rsidR="004811D5" w:rsidRPr="001343DF">
        <w:t>echanıcal model</w:t>
      </w:r>
      <w:r w:rsidRPr="001343DF">
        <w:t xml:space="preserve"> detaıls</w:t>
      </w:r>
      <w:bookmarkEnd w:id="7"/>
    </w:p>
    <w:tbl>
      <w:tblPr>
        <w:tblStyle w:val="TableGrid"/>
        <w:tblW w:w="0" w:type="auto"/>
        <w:tblLook w:val="04A0" w:firstRow="1" w:lastRow="0" w:firstColumn="1" w:lastColumn="0" w:noHBand="0" w:noVBand="1"/>
      </w:tblPr>
      <w:tblGrid>
        <w:gridCol w:w="3200"/>
        <w:gridCol w:w="2751"/>
        <w:gridCol w:w="3109"/>
      </w:tblGrid>
      <w:tr w:rsidR="004A5EF5" w:rsidRPr="001343DF" w:rsidTr="004A5EF5">
        <w:tc>
          <w:tcPr>
            <w:tcW w:w="3200" w:type="dxa"/>
          </w:tcPr>
          <w:p w:rsidR="004A5EF5" w:rsidRPr="001343DF" w:rsidRDefault="004A5EF5" w:rsidP="0056425D">
            <w:pPr>
              <w:pStyle w:val="BodyText"/>
              <w:jc w:val="center"/>
              <w:rPr>
                <w:b/>
                <w:sz w:val="24"/>
              </w:rPr>
            </w:pPr>
            <w:r w:rsidRPr="001343DF">
              <w:rPr>
                <w:b/>
                <w:sz w:val="24"/>
              </w:rPr>
              <w:t>Parameter</w:t>
            </w:r>
          </w:p>
        </w:tc>
        <w:tc>
          <w:tcPr>
            <w:tcW w:w="2751" w:type="dxa"/>
          </w:tcPr>
          <w:p w:rsidR="004A5EF5" w:rsidRPr="001343DF" w:rsidRDefault="004A5EF5" w:rsidP="0056425D">
            <w:pPr>
              <w:pStyle w:val="BodyText"/>
              <w:jc w:val="center"/>
              <w:rPr>
                <w:b/>
                <w:sz w:val="24"/>
              </w:rPr>
            </w:pPr>
            <w:r w:rsidRPr="001343DF">
              <w:rPr>
                <w:b/>
                <w:sz w:val="24"/>
              </w:rPr>
              <w:t>Value</w:t>
            </w:r>
          </w:p>
        </w:tc>
        <w:tc>
          <w:tcPr>
            <w:tcW w:w="3109" w:type="dxa"/>
          </w:tcPr>
          <w:p w:rsidR="004A5EF5" w:rsidRPr="001343DF" w:rsidRDefault="004A5EF5" w:rsidP="0056425D">
            <w:pPr>
              <w:pStyle w:val="BodyText"/>
              <w:jc w:val="center"/>
              <w:rPr>
                <w:b/>
                <w:sz w:val="24"/>
              </w:rPr>
            </w:pPr>
            <w:r w:rsidRPr="001343DF">
              <w:rPr>
                <w:b/>
                <w:sz w:val="24"/>
              </w:rPr>
              <w:t>Unit</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 Ratio</w:t>
            </w:r>
          </w:p>
        </w:tc>
        <w:tc>
          <w:tcPr>
            <w:tcW w:w="2751" w:type="dxa"/>
          </w:tcPr>
          <w:p w:rsidR="004A5EF5" w:rsidRPr="001343DF" w:rsidRDefault="004A5EF5" w:rsidP="0056425D">
            <w:pPr>
              <w:pStyle w:val="BodyText"/>
              <w:jc w:val="center"/>
              <w:rPr>
                <w:sz w:val="24"/>
              </w:rPr>
            </w:pPr>
            <w:r w:rsidRPr="001343DF">
              <w:rPr>
                <w:sz w:val="24"/>
              </w:rPr>
              <w:t>1:117.4</w:t>
            </w:r>
          </w:p>
        </w:tc>
        <w:tc>
          <w:tcPr>
            <w:tcW w:w="3109" w:type="dxa"/>
          </w:tcPr>
          <w:p w:rsidR="004A5EF5" w:rsidRPr="001343DF" w:rsidRDefault="004A5EF5" w:rsidP="0056425D">
            <w:pPr>
              <w:pStyle w:val="BodyText"/>
              <w:jc w:val="center"/>
              <w:rPr>
                <w:sz w:val="24"/>
              </w:rPr>
            </w:pPr>
            <w:r w:rsidRPr="001343DF">
              <w:rPr>
                <w:sz w:val="24"/>
              </w:rPr>
              <w:t>-</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box Inertia</w:t>
            </w:r>
          </w:p>
        </w:tc>
        <w:tc>
          <w:tcPr>
            <w:tcW w:w="2751" w:type="dxa"/>
          </w:tcPr>
          <w:p w:rsidR="004A5EF5" w:rsidRPr="001343DF" w:rsidRDefault="00DA3063" w:rsidP="0056425D">
            <w:pPr>
              <w:pStyle w:val="BodyText"/>
              <w:jc w:val="center"/>
              <w:rPr>
                <w:sz w:val="24"/>
              </w:rPr>
            </w:pPr>
            <w:r>
              <w:rPr>
                <w:sz w:val="24"/>
              </w:rPr>
              <w:t>TBA</w:t>
            </w:r>
          </w:p>
        </w:tc>
        <w:tc>
          <w:tcPr>
            <w:tcW w:w="3109" w:type="dxa"/>
          </w:tcPr>
          <w:p w:rsidR="004A5EF5" w:rsidRPr="001343DF" w:rsidRDefault="004A5EF5" w:rsidP="0056425D">
            <w:pPr>
              <w:pStyle w:val="BodyText"/>
              <w:jc w:val="center"/>
              <w:rPr>
                <w:sz w:val="24"/>
              </w:rPr>
            </w:pPr>
            <w:r w:rsidRPr="001343DF">
              <w:rPr>
                <w:sz w:val="24"/>
              </w:rPr>
              <w:t>kg.m</w:t>
            </w:r>
            <w:r w:rsidRPr="001343DF">
              <w:rPr>
                <w:sz w:val="24"/>
                <w:vertAlign w:val="superscript"/>
              </w:rPr>
              <w:t>2</w:t>
            </w:r>
            <w:r w:rsidRPr="001343DF">
              <w:rPr>
                <w:sz w:val="24"/>
              </w:rPr>
              <w:t>/kg</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box Efficiency</w:t>
            </w:r>
          </w:p>
        </w:tc>
        <w:tc>
          <w:tcPr>
            <w:tcW w:w="2751" w:type="dxa"/>
          </w:tcPr>
          <w:p w:rsidR="004A5EF5" w:rsidRPr="001343DF" w:rsidRDefault="00DA3063" w:rsidP="0056425D">
            <w:pPr>
              <w:pStyle w:val="BodyText"/>
              <w:jc w:val="center"/>
              <w:rPr>
                <w:sz w:val="24"/>
              </w:rPr>
            </w:pPr>
            <w:r>
              <w:rPr>
                <w:sz w:val="24"/>
              </w:rPr>
              <w:t>TBA</w:t>
            </w:r>
          </w:p>
        </w:tc>
        <w:tc>
          <w:tcPr>
            <w:tcW w:w="3109" w:type="dxa"/>
          </w:tcPr>
          <w:p w:rsidR="004A5EF5" w:rsidRPr="001343DF" w:rsidRDefault="004A5EF5" w:rsidP="0056425D">
            <w:pPr>
              <w:pStyle w:val="BodyText"/>
              <w:jc w:val="center"/>
              <w:rPr>
                <w:sz w:val="24"/>
              </w:rPr>
            </w:pPr>
            <w:r w:rsidRPr="001343DF">
              <w:rPr>
                <w:sz w:val="24"/>
              </w:rPr>
              <w:t>%</w:t>
            </w:r>
          </w:p>
        </w:tc>
      </w:tr>
    </w:tbl>
    <w:p w:rsidR="009C256B" w:rsidRPr="001343DF" w:rsidRDefault="00D2767F" w:rsidP="00D62DD8">
      <w:pPr>
        <w:pStyle w:val="Heading2"/>
      </w:pPr>
      <w:bookmarkStart w:id="8" w:name="_Toc500148927"/>
      <w:r w:rsidRPr="001343DF">
        <w:t>P</w:t>
      </w:r>
      <w:r w:rsidR="009C256B" w:rsidRPr="001343DF">
        <w:t>msg</w:t>
      </w:r>
      <w:r w:rsidRPr="001343DF">
        <w:t xml:space="preserve"> detaıls</w:t>
      </w:r>
      <w:bookmarkEnd w:id="8"/>
    </w:p>
    <w:tbl>
      <w:tblPr>
        <w:tblStyle w:val="TableGrid"/>
        <w:tblW w:w="0" w:type="auto"/>
        <w:tblLook w:val="04A0" w:firstRow="1" w:lastRow="0" w:firstColumn="1" w:lastColumn="0" w:noHBand="0" w:noVBand="1"/>
      </w:tblPr>
      <w:tblGrid>
        <w:gridCol w:w="3216"/>
        <w:gridCol w:w="2742"/>
        <w:gridCol w:w="3102"/>
      </w:tblGrid>
      <w:tr w:rsidR="004A5EF5" w:rsidRPr="001343DF" w:rsidTr="004A5EF5">
        <w:tc>
          <w:tcPr>
            <w:tcW w:w="3216" w:type="dxa"/>
          </w:tcPr>
          <w:p w:rsidR="004A5EF5" w:rsidRPr="001343DF" w:rsidRDefault="004A5EF5" w:rsidP="0056425D">
            <w:pPr>
              <w:pStyle w:val="BodyText"/>
              <w:jc w:val="center"/>
              <w:rPr>
                <w:b/>
                <w:sz w:val="24"/>
              </w:rPr>
            </w:pPr>
            <w:r w:rsidRPr="001343DF">
              <w:rPr>
                <w:b/>
                <w:sz w:val="24"/>
              </w:rPr>
              <w:t>Parameter</w:t>
            </w:r>
          </w:p>
        </w:tc>
        <w:tc>
          <w:tcPr>
            <w:tcW w:w="2742" w:type="dxa"/>
          </w:tcPr>
          <w:p w:rsidR="004A5EF5" w:rsidRPr="001343DF" w:rsidRDefault="004A5EF5" w:rsidP="0056425D">
            <w:pPr>
              <w:pStyle w:val="BodyText"/>
              <w:jc w:val="center"/>
              <w:rPr>
                <w:b/>
                <w:sz w:val="24"/>
              </w:rPr>
            </w:pPr>
            <w:r w:rsidRPr="001343DF">
              <w:rPr>
                <w:b/>
                <w:sz w:val="24"/>
              </w:rPr>
              <w:t>Value</w:t>
            </w:r>
          </w:p>
        </w:tc>
        <w:tc>
          <w:tcPr>
            <w:tcW w:w="3102" w:type="dxa"/>
          </w:tcPr>
          <w:p w:rsidR="004A5EF5" w:rsidRPr="001343DF" w:rsidRDefault="004A5EF5" w:rsidP="0056425D">
            <w:pPr>
              <w:pStyle w:val="BodyText"/>
              <w:jc w:val="center"/>
              <w:rPr>
                <w:b/>
                <w:sz w:val="24"/>
              </w:rPr>
            </w:pPr>
            <w:r w:rsidRPr="001343DF">
              <w:rPr>
                <w:b/>
                <w:sz w:val="24"/>
              </w:rPr>
              <w:t>Unit</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Rating</w:t>
            </w:r>
          </w:p>
        </w:tc>
        <w:tc>
          <w:tcPr>
            <w:tcW w:w="2742" w:type="dxa"/>
          </w:tcPr>
          <w:p w:rsidR="004A5EF5" w:rsidRPr="001343DF" w:rsidRDefault="004A5EF5" w:rsidP="0056425D">
            <w:pPr>
              <w:pStyle w:val="BodyText"/>
              <w:jc w:val="center"/>
              <w:rPr>
                <w:sz w:val="24"/>
              </w:rPr>
            </w:pPr>
            <w:r w:rsidRPr="001343DF">
              <w:rPr>
                <w:sz w:val="24"/>
              </w:rPr>
              <w:t>3.04</w:t>
            </w:r>
          </w:p>
        </w:tc>
        <w:tc>
          <w:tcPr>
            <w:tcW w:w="3102" w:type="dxa"/>
          </w:tcPr>
          <w:p w:rsidR="004A5EF5" w:rsidRPr="001343DF" w:rsidRDefault="004A5EF5" w:rsidP="0056425D">
            <w:pPr>
              <w:pStyle w:val="BodyText"/>
              <w:jc w:val="center"/>
              <w:rPr>
                <w:sz w:val="24"/>
              </w:rPr>
            </w:pPr>
            <w:r w:rsidRPr="001343DF">
              <w:rPr>
                <w:sz w:val="24"/>
              </w:rPr>
              <w:t>MVA</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Active Power</w:t>
            </w:r>
          </w:p>
        </w:tc>
        <w:tc>
          <w:tcPr>
            <w:tcW w:w="2742" w:type="dxa"/>
          </w:tcPr>
          <w:p w:rsidR="004A5EF5" w:rsidRPr="001343DF" w:rsidRDefault="004A5EF5" w:rsidP="0056425D">
            <w:pPr>
              <w:pStyle w:val="BodyText"/>
              <w:jc w:val="center"/>
              <w:rPr>
                <w:sz w:val="24"/>
              </w:rPr>
            </w:pPr>
            <w:r w:rsidRPr="001343DF">
              <w:rPr>
                <w:sz w:val="24"/>
              </w:rPr>
              <w:t>2.75</w:t>
            </w:r>
          </w:p>
        </w:tc>
        <w:tc>
          <w:tcPr>
            <w:tcW w:w="3102" w:type="dxa"/>
          </w:tcPr>
          <w:p w:rsidR="004A5EF5" w:rsidRPr="001343DF" w:rsidRDefault="004A5EF5" w:rsidP="0056425D">
            <w:pPr>
              <w:pStyle w:val="BodyText"/>
              <w:jc w:val="center"/>
              <w:rPr>
                <w:sz w:val="24"/>
              </w:rPr>
            </w:pPr>
            <w:r w:rsidRPr="001343DF">
              <w:rPr>
                <w:sz w:val="24"/>
              </w:rPr>
              <w:t>MW</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Inertia</w:t>
            </w:r>
          </w:p>
        </w:tc>
        <w:tc>
          <w:tcPr>
            <w:tcW w:w="2742" w:type="dxa"/>
          </w:tcPr>
          <w:p w:rsidR="004A5EF5" w:rsidRPr="001343DF" w:rsidRDefault="00DA3063" w:rsidP="0056425D">
            <w:pPr>
              <w:pStyle w:val="BodyText"/>
              <w:jc w:val="center"/>
              <w:rPr>
                <w:sz w:val="24"/>
              </w:rPr>
            </w:pPr>
            <w:r>
              <w:rPr>
                <w:sz w:val="24"/>
              </w:rPr>
              <w:t>TBA</w:t>
            </w:r>
          </w:p>
        </w:tc>
        <w:tc>
          <w:tcPr>
            <w:tcW w:w="3102" w:type="dxa"/>
          </w:tcPr>
          <w:p w:rsidR="004A5EF5" w:rsidRPr="001343DF" w:rsidRDefault="004A5EF5" w:rsidP="0056425D">
            <w:pPr>
              <w:pStyle w:val="BodyText"/>
              <w:jc w:val="center"/>
              <w:rPr>
                <w:sz w:val="24"/>
              </w:rPr>
            </w:pPr>
            <w:r w:rsidRPr="001343DF">
              <w:rPr>
                <w:sz w:val="24"/>
              </w:rPr>
              <w:t>kg.m</w:t>
            </w:r>
            <w:r w:rsidRPr="001343DF">
              <w:rPr>
                <w:sz w:val="24"/>
                <w:vertAlign w:val="superscript"/>
              </w:rPr>
              <w:t>2</w:t>
            </w:r>
            <w:r w:rsidRPr="001343DF">
              <w:rPr>
                <w:sz w:val="24"/>
              </w:rPr>
              <w:t>/kg</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Voltage Rating</w:t>
            </w:r>
          </w:p>
        </w:tc>
        <w:tc>
          <w:tcPr>
            <w:tcW w:w="2742" w:type="dxa"/>
          </w:tcPr>
          <w:p w:rsidR="004A5EF5" w:rsidRPr="001343DF" w:rsidRDefault="004A5EF5" w:rsidP="0056425D">
            <w:pPr>
              <w:pStyle w:val="BodyText"/>
              <w:jc w:val="center"/>
              <w:rPr>
                <w:sz w:val="24"/>
              </w:rPr>
            </w:pPr>
            <w:r w:rsidRPr="001343DF">
              <w:rPr>
                <w:sz w:val="24"/>
              </w:rPr>
              <w:t>690</w:t>
            </w:r>
          </w:p>
        </w:tc>
        <w:tc>
          <w:tcPr>
            <w:tcW w:w="3102" w:type="dxa"/>
          </w:tcPr>
          <w:p w:rsidR="004A5EF5" w:rsidRPr="001343DF" w:rsidRDefault="004A5EF5" w:rsidP="0056425D">
            <w:pPr>
              <w:pStyle w:val="BodyText"/>
              <w:jc w:val="center"/>
              <w:rPr>
                <w:sz w:val="24"/>
              </w:rPr>
            </w:pPr>
            <w:r w:rsidRPr="001343DF">
              <w:rPr>
                <w:sz w:val="24"/>
              </w:rPr>
              <w:t>V</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Flux</w:t>
            </w:r>
          </w:p>
        </w:tc>
        <w:tc>
          <w:tcPr>
            <w:tcW w:w="2742" w:type="dxa"/>
          </w:tcPr>
          <w:p w:rsidR="004A5EF5" w:rsidRPr="001343DF" w:rsidRDefault="00DA3063" w:rsidP="0056425D">
            <w:pPr>
              <w:pStyle w:val="BodyText"/>
              <w:jc w:val="center"/>
              <w:rPr>
                <w:sz w:val="24"/>
              </w:rPr>
            </w:pPr>
            <w:r>
              <w:rPr>
                <w:sz w:val="24"/>
              </w:rPr>
              <w:t>TBA</w:t>
            </w:r>
          </w:p>
        </w:tc>
        <w:tc>
          <w:tcPr>
            <w:tcW w:w="3102" w:type="dxa"/>
          </w:tcPr>
          <w:p w:rsidR="004A5EF5" w:rsidRPr="001343DF" w:rsidRDefault="004A5EF5" w:rsidP="0056425D">
            <w:pPr>
              <w:pStyle w:val="BodyText"/>
              <w:jc w:val="center"/>
              <w:rPr>
                <w:sz w:val="24"/>
              </w:rPr>
            </w:pPr>
            <w:r w:rsidRPr="001343DF">
              <w:rPr>
                <w:sz w:val="24"/>
              </w:rPr>
              <w:t>V.s</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d-q axis Leakage Inductances</w:t>
            </w:r>
          </w:p>
        </w:tc>
        <w:tc>
          <w:tcPr>
            <w:tcW w:w="2742" w:type="dxa"/>
          </w:tcPr>
          <w:p w:rsidR="004A5EF5" w:rsidRPr="001343DF" w:rsidRDefault="00DA3063" w:rsidP="0056425D">
            <w:pPr>
              <w:pStyle w:val="BodyText"/>
              <w:jc w:val="center"/>
              <w:rPr>
                <w:sz w:val="24"/>
              </w:rPr>
            </w:pPr>
            <w:r>
              <w:rPr>
                <w:sz w:val="24"/>
              </w:rPr>
              <w:t>TBA</w:t>
            </w:r>
          </w:p>
        </w:tc>
        <w:tc>
          <w:tcPr>
            <w:tcW w:w="3102" w:type="dxa"/>
          </w:tcPr>
          <w:p w:rsidR="004A5EF5" w:rsidRPr="001343DF" w:rsidRDefault="004A5EF5" w:rsidP="0056425D">
            <w:pPr>
              <w:pStyle w:val="BodyText"/>
              <w:jc w:val="center"/>
              <w:rPr>
                <w:sz w:val="24"/>
              </w:rPr>
            </w:pPr>
            <w:r w:rsidRPr="001343DF">
              <w:rPr>
                <w:sz w:val="24"/>
              </w:rPr>
              <w:t>H</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Stator Resistance</w:t>
            </w:r>
          </w:p>
        </w:tc>
        <w:tc>
          <w:tcPr>
            <w:tcW w:w="2742" w:type="dxa"/>
          </w:tcPr>
          <w:p w:rsidR="004A5EF5" w:rsidRPr="001343DF" w:rsidRDefault="00DA3063" w:rsidP="0056425D">
            <w:pPr>
              <w:pStyle w:val="BodyText"/>
              <w:jc w:val="center"/>
              <w:rPr>
                <w:sz w:val="24"/>
              </w:rPr>
            </w:pPr>
            <w:r>
              <w:rPr>
                <w:sz w:val="24"/>
              </w:rPr>
              <w:t>TBA</w:t>
            </w:r>
          </w:p>
        </w:tc>
        <w:tc>
          <w:tcPr>
            <w:tcW w:w="3102" w:type="dxa"/>
          </w:tcPr>
          <w:p w:rsidR="004A5EF5" w:rsidRPr="001343DF" w:rsidRDefault="004A5EF5" w:rsidP="0056425D">
            <w:pPr>
              <w:pStyle w:val="BodyText"/>
              <w:jc w:val="center"/>
              <w:rPr>
                <w:sz w:val="24"/>
              </w:rPr>
            </w:pPr>
            <w:r w:rsidRPr="001343DF">
              <w:rPr>
                <w:sz w:val="24"/>
              </w:rPr>
              <w:t>Ω</w:t>
            </w:r>
          </w:p>
        </w:tc>
      </w:tr>
    </w:tbl>
    <w:p w:rsidR="00C36E60" w:rsidRPr="001343DF" w:rsidRDefault="00D2767F" w:rsidP="00D62DD8">
      <w:pPr>
        <w:pStyle w:val="Heading2"/>
      </w:pPr>
      <w:bookmarkStart w:id="9" w:name="_Toc500148928"/>
      <w:r w:rsidRPr="001343DF">
        <w:t>Back</w:t>
      </w:r>
      <w:r w:rsidR="00C36E60" w:rsidRPr="001343DF">
        <w:t>-to-back converter</w:t>
      </w:r>
      <w:r w:rsidRPr="001343DF">
        <w:t xml:space="preserve"> detaıls</w:t>
      </w:r>
      <w:bookmarkEnd w:id="9"/>
    </w:p>
    <w:tbl>
      <w:tblPr>
        <w:tblStyle w:val="TableGrid"/>
        <w:tblW w:w="0" w:type="auto"/>
        <w:tblLook w:val="04A0" w:firstRow="1" w:lastRow="0" w:firstColumn="1" w:lastColumn="0" w:noHBand="0" w:noVBand="1"/>
      </w:tblPr>
      <w:tblGrid>
        <w:gridCol w:w="3303"/>
        <w:gridCol w:w="2788"/>
        <w:gridCol w:w="2969"/>
      </w:tblGrid>
      <w:tr w:rsidR="006B2A2F" w:rsidRPr="001343DF" w:rsidTr="006B2A2F">
        <w:tc>
          <w:tcPr>
            <w:tcW w:w="3303" w:type="dxa"/>
          </w:tcPr>
          <w:p w:rsidR="006B2A2F" w:rsidRPr="001343DF" w:rsidRDefault="006B2A2F" w:rsidP="0056425D">
            <w:pPr>
              <w:pStyle w:val="BodyText"/>
              <w:jc w:val="center"/>
              <w:rPr>
                <w:b/>
                <w:sz w:val="24"/>
              </w:rPr>
            </w:pPr>
            <w:r w:rsidRPr="001343DF">
              <w:rPr>
                <w:b/>
                <w:sz w:val="24"/>
              </w:rPr>
              <w:t>Parameter</w:t>
            </w:r>
          </w:p>
        </w:tc>
        <w:tc>
          <w:tcPr>
            <w:tcW w:w="2788" w:type="dxa"/>
          </w:tcPr>
          <w:p w:rsidR="006B2A2F" w:rsidRPr="001343DF" w:rsidRDefault="006B2A2F" w:rsidP="0056425D">
            <w:pPr>
              <w:pStyle w:val="BodyText"/>
              <w:jc w:val="center"/>
              <w:rPr>
                <w:b/>
                <w:sz w:val="24"/>
              </w:rPr>
            </w:pPr>
            <w:r w:rsidRPr="001343DF">
              <w:rPr>
                <w:b/>
                <w:sz w:val="24"/>
              </w:rPr>
              <w:t>Value</w:t>
            </w:r>
          </w:p>
        </w:tc>
        <w:tc>
          <w:tcPr>
            <w:tcW w:w="2969" w:type="dxa"/>
          </w:tcPr>
          <w:p w:rsidR="006B2A2F" w:rsidRPr="001343DF" w:rsidRDefault="006B2A2F" w:rsidP="0056425D">
            <w:pPr>
              <w:pStyle w:val="BodyText"/>
              <w:jc w:val="center"/>
              <w:rPr>
                <w:b/>
                <w:sz w:val="24"/>
              </w:rPr>
            </w:pPr>
            <w:r w:rsidRPr="001343DF">
              <w:rPr>
                <w:b/>
                <w:sz w:val="24"/>
              </w:rPr>
              <w:t>Uni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etailed Control Diagram</w:t>
            </w:r>
          </w:p>
        </w:tc>
        <w:tc>
          <w:tcPr>
            <w:tcW w:w="2788" w:type="dxa"/>
          </w:tcPr>
          <w:p w:rsidR="006B2A2F" w:rsidRPr="001343DF" w:rsidRDefault="00DA3063" w:rsidP="0056425D">
            <w:pPr>
              <w:pStyle w:val="BodyText"/>
              <w:jc w:val="center"/>
              <w:rPr>
                <w:b/>
                <w:sz w:val="24"/>
              </w:rPr>
            </w:pPr>
            <w:r>
              <w:rPr>
                <w:sz w:val="24"/>
              </w:rPr>
              <w:t>TBA</w:t>
            </w:r>
          </w:p>
        </w:tc>
        <w:tc>
          <w:tcPr>
            <w:tcW w:w="2969" w:type="dxa"/>
          </w:tcPr>
          <w:p w:rsidR="006B2A2F" w:rsidRPr="001343DF" w:rsidRDefault="006B2A2F" w:rsidP="0056425D">
            <w:pPr>
              <w:pStyle w:val="BodyText"/>
              <w:jc w:val="center"/>
              <w:rPr>
                <w:b/>
                <w:sz w:val="24"/>
              </w:rPr>
            </w:pPr>
            <w:r w:rsidRPr="001343DF">
              <w:rPr>
                <w:b/>
                <w:sz w:val="24"/>
              </w:rPr>
              <w: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PI Compensator Constants</w:t>
            </w:r>
          </w:p>
        </w:tc>
        <w:tc>
          <w:tcPr>
            <w:tcW w:w="2788" w:type="dxa"/>
          </w:tcPr>
          <w:p w:rsidR="006B2A2F" w:rsidRPr="001343DF" w:rsidRDefault="00DA3063" w:rsidP="0056425D">
            <w:pPr>
              <w:pStyle w:val="BodyText"/>
              <w:jc w:val="center"/>
              <w:rPr>
                <w:b/>
                <w:sz w:val="24"/>
              </w:rPr>
            </w:pPr>
            <w:r>
              <w:rPr>
                <w:sz w:val="24"/>
              </w:rPr>
              <w:t>TBA</w:t>
            </w:r>
          </w:p>
        </w:tc>
        <w:tc>
          <w:tcPr>
            <w:tcW w:w="2969" w:type="dxa"/>
          </w:tcPr>
          <w:p w:rsidR="006B2A2F" w:rsidRPr="001343DF" w:rsidRDefault="006B2A2F" w:rsidP="0056425D">
            <w:pPr>
              <w:pStyle w:val="BodyText"/>
              <w:jc w:val="center"/>
              <w:rPr>
                <w:b/>
                <w:sz w:val="24"/>
              </w:rPr>
            </w:pPr>
            <w:r w:rsidRPr="001343DF">
              <w:rPr>
                <w:b/>
                <w:sz w:val="24"/>
              </w:rPr>
              <w: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C Link Voltage</w:t>
            </w:r>
          </w:p>
        </w:tc>
        <w:tc>
          <w:tcPr>
            <w:tcW w:w="2788" w:type="dxa"/>
          </w:tcPr>
          <w:p w:rsidR="006B2A2F" w:rsidRPr="001343DF" w:rsidRDefault="006B2A2F" w:rsidP="0056425D">
            <w:pPr>
              <w:pStyle w:val="BodyText"/>
              <w:jc w:val="center"/>
              <w:rPr>
                <w:sz w:val="24"/>
              </w:rPr>
            </w:pPr>
            <w:r w:rsidRPr="001343DF">
              <w:rPr>
                <w:sz w:val="24"/>
              </w:rPr>
              <w:t>1073</w:t>
            </w:r>
          </w:p>
        </w:tc>
        <w:tc>
          <w:tcPr>
            <w:tcW w:w="2969" w:type="dxa"/>
          </w:tcPr>
          <w:p w:rsidR="006B2A2F" w:rsidRPr="001343DF" w:rsidRDefault="006B2A2F" w:rsidP="0056425D">
            <w:pPr>
              <w:pStyle w:val="BodyText"/>
              <w:jc w:val="center"/>
              <w:rPr>
                <w:sz w:val="24"/>
              </w:rPr>
            </w:pPr>
            <w:r w:rsidRPr="001343DF">
              <w:rPr>
                <w:sz w:val="24"/>
              </w:rPr>
              <w:t>V</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C Link Capacitance</w:t>
            </w:r>
          </w:p>
        </w:tc>
        <w:tc>
          <w:tcPr>
            <w:tcW w:w="2788" w:type="dxa"/>
          </w:tcPr>
          <w:p w:rsidR="006B2A2F" w:rsidRPr="001343DF" w:rsidRDefault="006B2A2F" w:rsidP="0056425D">
            <w:pPr>
              <w:pStyle w:val="BodyText"/>
              <w:jc w:val="center"/>
              <w:rPr>
                <w:sz w:val="24"/>
              </w:rPr>
            </w:pPr>
            <w:r w:rsidRPr="001343DF">
              <w:rPr>
                <w:sz w:val="24"/>
              </w:rPr>
              <w:t>27000</w:t>
            </w:r>
          </w:p>
        </w:tc>
        <w:tc>
          <w:tcPr>
            <w:tcW w:w="2969" w:type="dxa"/>
          </w:tcPr>
          <w:p w:rsidR="006B2A2F" w:rsidRPr="001343DF" w:rsidRDefault="006B2A2F" w:rsidP="006B2A2F">
            <w:pPr>
              <w:pStyle w:val="BodyText"/>
              <w:jc w:val="center"/>
              <w:rPr>
                <w:sz w:val="24"/>
              </w:rPr>
            </w:pPr>
            <w:r w:rsidRPr="001343DF">
              <w:rPr>
                <w:sz w:val="24"/>
              </w:rPr>
              <w:t>μF</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rive Switching Frequency</w:t>
            </w:r>
          </w:p>
        </w:tc>
        <w:tc>
          <w:tcPr>
            <w:tcW w:w="2788" w:type="dxa"/>
          </w:tcPr>
          <w:p w:rsidR="006B2A2F" w:rsidRPr="001343DF" w:rsidRDefault="00DA3063" w:rsidP="0056425D">
            <w:pPr>
              <w:pStyle w:val="BodyText"/>
              <w:jc w:val="center"/>
              <w:rPr>
                <w:sz w:val="24"/>
              </w:rPr>
            </w:pPr>
            <w:r>
              <w:rPr>
                <w:sz w:val="24"/>
              </w:rPr>
              <w:t>TBA</w:t>
            </w:r>
          </w:p>
        </w:tc>
        <w:tc>
          <w:tcPr>
            <w:tcW w:w="2969" w:type="dxa"/>
          </w:tcPr>
          <w:p w:rsidR="006B2A2F" w:rsidRPr="001343DF" w:rsidRDefault="006B2A2F" w:rsidP="0056425D">
            <w:pPr>
              <w:pStyle w:val="BodyText"/>
              <w:jc w:val="center"/>
              <w:rPr>
                <w:sz w:val="24"/>
              </w:rPr>
            </w:pPr>
            <w:r w:rsidRPr="001343DF">
              <w:rPr>
                <w:sz w:val="24"/>
              </w:rPr>
              <w:t>kHz</w:t>
            </w:r>
          </w:p>
        </w:tc>
      </w:tr>
    </w:tbl>
    <w:p w:rsidR="004169C1" w:rsidRPr="001343DF" w:rsidRDefault="00D2767F" w:rsidP="00D62DD8">
      <w:pPr>
        <w:pStyle w:val="Heading2"/>
      </w:pPr>
      <w:bookmarkStart w:id="10" w:name="_Toc500148929"/>
      <w:r w:rsidRPr="001343DF">
        <w:t>Fılter detaıls</w:t>
      </w:r>
      <w:bookmarkEnd w:id="10"/>
    </w:p>
    <w:tbl>
      <w:tblPr>
        <w:tblStyle w:val="TableGrid"/>
        <w:tblW w:w="0" w:type="auto"/>
        <w:tblLook w:val="04A0" w:firstRow="1" w:lastRow="0" w:firstColumn="1" w:lastColumn="0" w:noHBand="0" w:noVBand="1"/>
      </w:tblPr>
      <w:tblGrid>
        <w:gridCol w:w="3276"/>
        <w:gridCol w:w="2788"/>
        <w:gridCol w:w="2996"/>
      </w:tblGrid>
      <w:tr w:rsidR="006B2A2F" w:rsidRPr="001343DF" w:rsidTr="006B2A2F">
        <w:tc>
          <w:tcPr>
            <w:tcW w:w="3276" w:type="dxa"/>
          </w:tcPr>
          <w:p w:rsidR="006B2A2F" w:rsidRPr="001343DF" w:rsidRDefault="006B2A2F" w:rsidP="0056425D">
            <w:pPr>
              <w:pStyle w:val="BodyText"/>
              <w:jc w:val="center"/>
              <w:rPr>
                <w:b/>
                <w:sz w:val="24"/>
              </w:rPr>
            </w:pPr>
            <w:r w:rsidRPr="001343DF">
              <w:rPr>
                <w:b/>
                <w:sz w:val="24"/>
              </w:rPr>
              <w:t>Parameter</w:t>
            </w:r>
          </w:p>
        </w:tc>
        <w:tc>
          <w:tcPr>
            <w:tcW w:w="2788" w:type="dxa"/>
          </w:tcPr>
          <w:p w:rsidR="006B2A2F" w:rsidRPr="001343DF" w:rsidRDefault="006B2A2F" w:rsidP="0056425D">
            <w:pPr>
              <w:pStyle w:val="BodyText"/>
              <w:jc w:val="center"/>
              <w:rPr>
                <w:b/>
                <w:sz w:val="24"/>
              </w:rPr>
            </w:pPr>
            <w:r w:rsidRPr="001343DF">
              <w:rPr>
                <w:b/>
                <w:sz w:val="24"/>
              </w:rPr>
              <w:t>Value</w:t>
            </w:r>
          </w:p>
        </w:tc>
        <w:tc>
          <w:tcPr>
            <w:tcW w:w="2996" w:type="dxa"/>
          </w:tcPr>
          <w:p w:rsidR="006B2A2F" w:rsidRPr="001343DF" w:rsidRDefault="006B2A2F" w:rsidP="0056425D">
            <w:pPr>
              <w:pStyle w:val="BodyText"/>
              <w:jc w:val="center"/>
              <w:rPr>
                <w:b/>
                <w:sz w:val="24"/>
              </w:rPr>
            </w:pPr>
            <w:r w:rsidRPr="001343DF">
              <w:rPr>
                <w:b/>
                <w:sz w:val="24"/>
              </w:rPr>
              <w:t>Unit</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Filter Type</w:t>
            </w:r>
          </w:p>
        </w:tc>
        <w:tc>
          <w:tcPr>
            <w:tcW w:w="2788" w:type="dxa"/>
          </w:tcPr>
          <w:p w:rsidR="006B2A2F" w:rsidRPr="001343DF" w:rsidRDefault="006B2A2F" w:rsidP="0056425D">
            <w:pPr>
              <w:pStyle w:val="BodyText"/>
              <w:jc w:val="center"/>
              <w:rPr>
                <w:sz w:val="24"/>
              </w:rPr>
            </w:pPr>
            <w:r w:rsidRPr="001343DF">
              <w:rPr>
                <w:sz w:val="24"/>
              </w:rPr>
              <w:t>LCL Filter</w:t>
            </w:r>
          </w:p>
        </w:tc>
        <w:tc>
          <w:tcPr>
            <w:tcW w:w="2996" w:type="dxa"/>
          </w:tcPr>
          <w:p w:rsidR="006B2A2F" w:rsidRPr="001343DF" w:rsidRDefault="006B2A2F" w:rsidP="0056425D">
            <w:pPr>
              <w:pStyle w:val="BodyText"/>
              <w:jc w:val="center"/>
              <w:rPr>
                <w:sz w:val="24"/>
              </w:rPr>
            </w:pPr>
            <w:r w:rsidRPr="001343DF">
              <w:rPr>
                <w:sz w:val="24"/>
              </w:rPr>
              <w:t>-</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Inductance/s</w:t>
            </w:r>
          </w:p>
        </w:tc>
        <w:tc>
          <w:tcPr>
            <w:tcW w:w="2788" w:type="dxa"/>
          </w:tcPr>
          <w:p w:rsidR="006B2A2F" w:rsidRPr="001343DF" w:rsidRDefault="006B2A2F" w:rsidP="0056425D">
            <w:pPr>
              <w:pStyle w:val="BodyText"/>
              <w:jc w:val="center"/>
              <w:rPr>
                <w:sz w:val="24"/>
              </w:rPr>
            </w:pPr>
            <w:r w:rsidRPr="001343DF">
              <w:rPr>
                <w:sz w:val="24"/>
              </w:rPr>
              <w:t>400,800</w:t>
            </w:r>
          </w:p>
        </w:tc>
        <w:tc>
          <w:tcPr>
            <w:tcW w:w="2996" w:type="dxa"/>
          </w:tcPr>
          <w:p w:rsidR="006B2A2F" w:rsidRPr="001343DF" w:rsidRDefault="006B2A2F" w:rsidP="0056425D">
            <w:pPr>
              <w:pStyle w:val="BodyText"/>
              <w:jc w:val="center"/>
              <w:rPr>
                <w:sz w:val="24"/>
              </w:rPr>
            </w:pPr>
            <w:r w:rsidRPr="001343DF">
              <w:rPr>
                <w:sz w:val="24"/>
              </w:rPr>
              <w:t>μH</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Capacitance (if any)</w:t>
            </w:r>
          </w:p>
        </w:tc>
        <w:tc>
          <w:tcPr>
            <w:tcW w:w="2788" w:type="dxa"/>
          </w:tcPr>
          <w:p w:rsidR="006B2A2F" w:rsidRPr="001343DF" w:rsidRDefault="006B2A2F" w:rsidP="0056425D">
            <w:pPr>
              <w:pStyle w:val="BodyText"/>
              <w:jc w:val="center"/>
              <w:rPr>
                <w:sz w:val="24"/>
              </w:rPr>
            </w:pPr>
            <w:r w:rsidRPr="001343DF">
              <w:rPr>
                <w:sz w:val="24"/>
              </w:rPr>
              <w:t>185</w:t>
            </w:r>
          </w:p>
        </w:tc>
        <w:tc>
          <w:tcPr>
            <w:tcW w:w="2996" w:type="dxa"/>
          </w:tcPr>
          <w:p w:rsidR="006B2A2F" w:rsidRPr="001343DF" w:rsidRDefault="006B2A2F" w:rsidP="006B2A2F">
            <w:pPr>
              <w:pStyle w:val="BodyText"/>
              <w:jc w:val="center"/>
              <w:rPr>
                <w:sz w:val="24"/>
              </w:rPr>
            </w:pPr>
            <w:r w:rsidRPr="001343DF">
              <w:rPr>
                <w:sz w:val="24"/>
              </w:rPr>
              <w:t>μF</w:t>
            </w:r>
          </w:p>
        </w:tc>
      </w:tr>
    </w:tbl>
    <w:p w:rsidR="00974F79" w:rsidRPr="001343DF" w:rsidRDefault="00D2767F" w:rsidP="00D2767F">
      <w:pPr>
        <w:pStyle w:val="Heading1"/>
      </w:pPr>
      <w:bookmarkStart w:id="11" w:name="_Toc500148930"/>
      <w:r w:rsidRPr="001343DF">
        <w:lastRenderedPageBreak/>
        <w:t>R</w:t>
      </w:r>
      <w:r w:rsidR="00974F79" w:rsidRPr="001343DF">
        <w:t>equırements</w:t>
      </w:r>
      <w:bookmarkEnd w:id="11"/>
      <w:r w:rsidR="00974F79" w:rsidRPr="001343DF">
        <w:t xml:space="preserve"> </w:t>
      </w:r>
    </w:p>
    <w:p w:rsidR="00B3424D" w:rsidRPr="001343DF" w:rsidRDefault="00FF66CC" w:rsidP="00CF5AAF">
      <w:pPr>
        <w:pStyle w:val="BodyText"/>
        <w:spacing w:line="264" w:lineRule="auto"/>
        <w:rPr>
          <w:sz w:val="24"/>
        </w:rPr>
      </w:pPr>
      <w:r w:rsidRPr="001343DF">
        <w:rPr>
          <w:sz w:val="24"/>
        </w:rPr>
        <w:t xml:space="preserve">Due to the fact that this study is related to the inertial support, frequency measurement resolution should be high. Therefore, frequency measurements per seconds should be up to </w:t>
      </w:r>
      <w:r w:rsidR="00922BB4" w:rsidRPr="001343DF">
        <w:rPr>
          <w:sz w:val="24"/>
        </w:rPr>
        <w:t>10</w:t>
      </w:r>
      <w:r w:rsidRPr="001343DF">
        <w:rPr>
          <w:sz w:val="24"/>
        </w:rPr>
        <w:t>0 measurements per second. However, the existing measurement devices might not provide such resolution. Therefore,</w:t>
      </w:r>
      <w:r w:rsidR="00FD3F3D" w:rsidRPr="001343DF">
        <w:rPr>
          <w:sz w:val="24"/>
        </w:rPr>
        <w:t xml:space="preserve"> the maximum number of frequency measurement should be provided in order to obtain accurate results for this study. The frequency measurements should be obtained from 100 ms data window. </w:t>
      </w:r>
    </w:p>
    <w:p w:rsidR="00974F79" w:rsidRPr="001343DF" w:rsidRDefault="000761B4" w:rsidP="00CF5AAF">
      <w:pPr>
        <w:pStyle w:val="BodyText"/>
        <w:spacing w:line="264" w:lineRule="auto"/>
        <w:rPr>
          <w:sz w:val="24"/>
        </w:rPr>
      </w:pPr>
      <w:r w:rsidRPr="001343DF">
        <w:rPr>
          <w:sz w:val="24"/>
        </w:rPr>
        <w:t>Another issue for frequency measurement is the triggering criteria.</w:t>
      </w:r>
      <w:r w:rsidR="00C1096C" w:rsidRPr="001343DF">
        <w:rPr>
          <w:sz w:val="24"/>
        </w:rPr>
        <w:t xml:space="preserve"> For this issue, ENTOSE report has been considered. According to </w:t>
      </w:r>
      <w:r w:rsidR="00C1096C" w:rsidRPr="001343DF">
        <w:rPr>
          <w:sz w:val="24"/>
        </w:rPr>
        <w:fldChar w:fldCharType="begin" w:fldLock="1"/>
      </w:r>
      <w:r w:rsidR="00C1096C" w:rsidRPr="001343DF">
        <w:rPr>
          <w:sz w:val="24"/>
        </w:rPr>
        <w:instrText>ADDIN CSL_CITATION { "citationItems" : [ { "id" : "ITEM-1", "itemData" : { "author" : [ { "dropping-particle" : "", "family" : "ENTSO-E", "given" : "", "non-dropping-particle" : "", "parse-names" : false, "suffix" : "" } ], "id" : "ITEM-1", "issued" : { "date-parts" : [ [ "2016" ] ] }, "page" : "25", "title" : "Frequency Stability Evaluation Criteria for the Synchronous Zone of Continental Europe", "type" : "article-journal" }, "uris" : [ "http://www.mendeley.com/documents/?uuid=9d79daf5-0676-4526-8dcb-b83e5b944a13" ] } ], "mendeley" : { "formattedCitation" : "[4]", "plainTextFormattedCitation" : "[4]", "previouslyFormattedCitation" : "[4]" }, "properties" : { "noteIndex" : 10 }, "schema" : "https://github.com/citation-style-language/schema/raw/master/csl-citation.json" }</w:instrText>
      </w:r>
      <w:r w:rsidR="00C1096C" w:rsidRPr="001343DF">
        <w:rPr>
          <w:sz w:val="24"/>
        </w:rPr>
        <w:fldChar w:fldCharType="separate"/>
      </w:r>
      <w:r w:rsidR="00C1096C" w:rsidRPr="001343DF">
        <w:rPr>
          <w:noProof/>
          <w:sz w:val="24"/>
        </w:rPr>
        <w:t>[4]</w:t>
      </w:r>
      <w:r w:rsidR="00C1096C" w:rsidRPr="001343DF">
        <w:rPr>
          <w:sz w:val="24"/>
        </w:rPr>
        <w:fldChar w:fldCharType="end"/>
      </w:r>
      <w:r w:rsidR="00C1096C" w:rsidRPr="001343DF">
        <w:rPr>
          <w:sz w:val="24"/>
        </w:rPr>
        <w:t xml:space="preserve">, it is observed that almost 20% system imbalance creates frequency disturbances with 0.5 -1 Hz/s RoCoF values. Therefore, 0.1 Hz/s can be chosen as triggering criteria for this project. In this way, significant frequency disturbances in the electricity grid can be captured. </w:t>
      </w:r>
    </w:p>
    <w:p w:rsidR="00922BB4" w:rsidRDefault="00922BB4" w:rsidP="00CF5AAF">
      <w:pPr>
        <w:pStyle w:val="BodyText"/>
        <w:spacing w:line="264" w:lineRule="auto"/>
        <w:rPr>
          <w:sz w:val="24"/>
        </w:rPr>
      </w:pPr>
      <w:r w:rsidRPr="001343DF">
        <w:rPr>
          <w:sz w:val="24"/>
        </w:rPr>
        <w:t>The measurements are taken from BARES wind farm with the Metrum devices.</w:t>
      </w:r>
      <w:r w:rsidR="00A37900" w:rsidRPr="001343DF">
        <w:rPr>
          <w:sz w:val="24"/>
        </w:rPr>
        <w:t xml:space="preserve"> It is understood that current Metrum devices in the field are </w:t>
      </w:r>
      <w:r w:rsidRPr="001343DF">
        <w:rPr>
          <w:sz w:val="24"/>
        </w:rPr>
        <w:t xml:space="preserve">not able to supply required measurement resolution. </w:t>
      </w:r>
      <w:r w:rsidR="00D54C36" w:rsidRPr="001343DF">
        <w:rPr>
          <w:sz w:val="24"/>
        </w:rPr>
        <w:t>Instead, Metrum has offered to supply frequency measurements taken from Swedish TSO.</w:t>
      </w:r>
      <w:r w:rsidR="007D2378" w:rsidRPr="001343DF">
        <w:rPr>
          <w:sz w:val="24"/>
        </w:rPr>
        <w:t xml:space="preserve"> </w:t>
      </w:r>
      <w:r w:rsidR="00D54C36" w:rsidRPr="001343DF">
        <w:rPr>
          <w:sz w:val="24"/>
        </w:rPr>
        <w:t xml:space="preserve"> </w:t>
      </w:r>
    </w:p>
    <w:p w:rsidR="007E0AA0" w:rsidRDefault="007E0AA0" w:rsidP="00CF5AAF">
      <w:pPr>
        <w:pStyle w:val="BodyText"/>
        <w:spacing w:line="264" w:lineRule="auto"/>
        <w:rPr>
          <w:sz w:val="24"/>
        </w:rPr>
      </w:pPr>
    </w:p>
    <w:p w:rsidR="007E0AA0" w:rsidRDefault="007E0AA0" w:rsidP="007E0AA0">
      <w:pPr>
        <w:pStyle w:val="Caption"/>
        <w:keepNext/>
      </w:pPr>
      <w:r>
        <w:t xml:space="preserve">Table </w:t>
      </w:r>
      <w:r>
        <w:fldChar w:fldCharType="begin"/>
      </w:r>
      <w:r>
        <w:instrText xml:space="preserve"> SEQ Table \* ARABIC </w:instrText>
      </w:r>
      <w:r>
        <w:fldChar w:fldCharType="separate"/>
      </w:r>
      <w:r w:rsidR="00C44892">
        <w:rPr>
          <w:noProof/>
        </w:rPr>
        <w:t>1</w:t>
      </w:r>
      <w:r>
        <w:fldChar w:fldCharType="end"/>
      </w:r>
      <w:r>
        <w:t>: Requirements for Frequency Measurements</w:t>
      </w:r>
    </w:p>
    <w:tbl>
      <w:tblPr>
        <w:tblStyle w:val="TableGrid"/>
        <w:tblW w:w="0" w:type="auto"/>
        <w:tblLook w:val="04A0" w:firstRow="1" w:lastRow="0" w:firstColumn="1" w:lastColumn="0" w:noHBand="0" w:noVBand="1"/>
      </w:tblPr>
      <w:tblGrid>
        <w:gridCol w:w="3279"/>
        <w:gridCol w:w="2806"/>
        <w:gridCol w:w="2975"/>
      </w:tblGrid>
      <w:tr w:rsidR="007E0AA0" w:rsidRPr="001343DF" w:rsidTr="007E0AA0">
        <w:tc>
          <w:tcPr>
            <w:tcW w:w="3279" w:type="dxa"/>
          </w:tcPr>
          <w:p w:rsidR="007E0AA0" w:rsidRPr="001343DF" w:rsidRDefault="007E0AA0" w:rsidP="00FB6890">
            <w:pPr>
              <w:pStyle w:val="BodyText"/>
              <w:jc w:val="center"/>
              <w:rPr>
                <w:b/>
              </w:rPr>
            </w:pPr>
            <w:r w:rsidRPr="001343DF">
              <w:rPr>
                <w:b/>
              </w:rPr>
              <w:t>Outputs</w:t>
            </w:r>
          </w:p>
        </w:tc>
        <w:tc>
          <w:tcPr>
            <w:tcW w:w="2806" w:type="dxa"/>
          </w:tcPr>
          <w:p w:rsidR="007E0AA0" w:rsidRPr="001343DF" w:rsidRDefault="007E0AA0" w:rsidP="00FB6890">
            <w:pPr>
              <w:pStyle w:val="BodyText"/>
              <w:jc w:val="center"/>
              <w:rPr>
                <w:b/>
              </w:rPr>
            </w:pPr>
            <w:r>
              <w:rPr>
                <w:b/>
              </w:rPr>
              <w:t>Value</w:t>
            </w:r>
          </w:p>
        </w:tc>
        <w:tc>
          <w:tcPr>
            <w:tcW w:w="2975" w:type="dxa"/>
          </w:tcPr>
          <w:p w:rsidR="007E0AA0" w:rsidRPr="001343DF" w:rsidRDefault="007E0AA0" w:rsidP="00FB6890">
            <w:pPr>
              <w:pStyle w:val="BodyText"/>
              <w:jc w:val="center"/>
              <w:rPr>
                <w:b/>
              </w:rPr>
            </w:pPr>
            <w:r w:rsidRPr="001343DF">
              <w:rPr>
                <w:b/>
              </w:rPr>
              <w:t>Unit</w:t>
            </w:r>
          </w:p>
        </w:tc>
      </w:tr>
      <w:tr w:rsidR="00726C8C" w:rsidRPr="001343DF" w:rsidTr="007E0AA0">
        <w:tc>
          <w:tcPr>
            <w:tcW w:w="3279" w:type="dxa"/>
          </w:tcPr>
          <w:p w:rsidR="00726C8C" w:rsidRPr="00726C8C" w:rsidRDefault="00726C8C" w:rsidP="00FB6890">
            <w:pPr>
              <w:pStyle w:val="BodyText"/>
              <w:jc w:val="center"/>
            </w:pPr>
            <w:r w:rsidRPr="00726C8C">
              <w:t>Sampling Rate</w:t>
            </w:r>
          </w:p>
        </w:tc>
        <w:tc>
          <w:tcPr>
            <w:tcW w:w="2806" w:type="dxa"/>
          </w:tcPr>
          <w:p w:rsidR="00726C8C" w:rsidRPr="00726C8C" w:rsidRDefault="00726C8C" w:rsidP="00FB6890">
            <w:pPr>
              <w:pStyle w:val="BodyText"/>
              <w:jc w:val="center"/>
            </w:pPr>
            <w:r w:rsidRPr="00726C8C">
              <w:t>12.8</w:t>
            </w:r>
          </w:p>
        </w:tc>
        <w:tc>
          <w:tcPr>
            <w:tcW w:w="2975" w:type="dxa"/>
          </w:tcPr>
          <w:p w:rsidR="00726C8C" w:rsidRPr="00726C8C" w:rsidRDefault="00726C8C" w:rsidP="00FB6890">
            <w:pPr>
              <w:pStyle w:val="BodyText"/>
              <w:jc w:val="center"/>
            </w:pPr>
            <w:r w:rsidRPr="00726C8C">
              <w:t>kHz</w:t>
            </w:r>
          </w:p>
        </w:tc>
      </w:tr>
      <w:tr w:rsidR="00726C8C" w:rsidRPr="001343DF" w:rsidTr="007E0AA0">
        <w:tc>
          <w:tcPr>
            <w:tcW w:w="3279" w:type="dxa"/>
          </w:tcPr>
          <w:p w:rsidR="00726C8C" w:rsidRPr="00726C8C" w:rsidRDefault="00726C8C" w:rsidP="00FB6890">
            <w:pPr>
              <w:pStyle w:val="BodyText"/>
              <w:jc w:val="center"/>
            </w:pPr>
            <w:r>
              <w:t>Accuracy</w:t>
            </w:r>
          </w:p>
        </w:tc>
        <w:tc>
          <w:tcPr>
            <w:tcW w:w="2806" w:type="dxa"/>
          </w:tcPr>
          <w:p w:rsidR="00726C8C" w:rsidRPr="00726C8C" w:rsidRDefault="00726C8C" w:rsidP="00FB6890">
            <w:pPr>
              <w:pStyle w:val="BodyText"/>
              <w:jc w:val="center"/>
            </w:pPr>
            <w:r>
              <w:t>&lt;0.1</w:t>
            </w:r>
          </w:p>
        </w:tc>
        <w:tc>
          <w:tcPr>
            <w:tcW w:w="2975" w:type="dxa"/>
          </w:tcPr>
          <w:p w:rsidR="00726C8C" w:rsidRPr="00726C8C" w:rsidRDefault="00726C8C" w:rsidP="00FB6890">
            <w:pPr>
              <w:pStyle w:val="BodyText"/>
              <w:jc w:val="center"/>
            </w:pPr>
            <w:r>
              <w:t>%</w:t>
            </w:r>
          </w:p>
        </w:tc>
      </w:tr>
      <w:tr w:rsidR="00BA7077" w:rsidRPr="001343DF" w:rsidTr="007E0AA0">
        <w:tc>
          <w:tcPr>
            <w:tcW w:w="3279" w:type="dxa"/>
          </w:tcPr>
          <w:p w:rsidR="00BA7077" w:rsidRDefault="00BA7077" w:rsidP="00FB6890">
            <w:pPr>
              <w:pStyle w:val="BodyText"/>
              <w:jc w:val="center"/>
            </w:pPr>
            <w:r>
              <w:t>Frequency Deadband</w:t>
            </w:r>
          </w:p>
        </w:tc>
        <w:tc>
          <w:tcPr>
            <w:tcW w:w="2806" w:type="dxa"/>
          </w:tcPr>
          <w:p w:rsidR="00BA7077" w:rsidRDefault="00BA7077" w:rsidP="00FB6890">
            <w:pPr>
              <w:pStyle w:val="BodyText"/>
              <w:jc w:val="center"/>
            </w:pPr>
            <w:r>
              <w:t>49.8-50.2</w:t>
            </w:r>
          </w:p>
        </w:tc>
        <w:tc>
          <w:tcPr>
            <w:tcW w:w="2975" w:type="dxa"/>
          </w:tcPr>
          <w:p w:rsidR="00BA7077" w:rsidRDefault="00BA7077" w:rsidP="00FB6890">
            <w:pPr>
              <w:pStyle w:val="BodyText"/>
              <w:jc w:val="center"/>
            </w:pPr>
            <w:r>
              <w:t>Hz</w:t>
            </w:r>
          </w:p>
        </w:tc>
      </w:tr>
      <w:tr w:rsidR="007E0AA0" w:rsidRPr="001343DF" w:rsidTr="007E0AA0">
        <w:tc>
          <w:tcPr>
            <w:tcW w:w="3279" w:type="dxa"/>
          </w:tcPr>
          <w:p w:rsidR="007E0AA0" w:rsidRPr="001343DF" w:rsidRDefault="007E0AA0" w:rsidP="00FB6890">
            <w:pPr>
              <w:pStyle w:val="BodyText"/>
              <w:jc w:val="center"/>
            </w:pPr>
            <w:r>
              <w:t>RoCoF Criteria</w:t>
            </w:r>
          </w:p>
        </w:tc>
        <w:tc>
          <w:tcPr>
            <w:tcW w:w="2806" w:type="dxa"/>
          </w:tcPr>
          <w:p w:rsidR="007E0AA0" w:rsidRPr="001343DF" w:rsidRDefault="007E0AA0" w:rsidP="00FB6890">
            <w:pPr>
              <w:pStyle w:val="BodyText"/>
              <w:jc w:val="center"/>
            </w:pPr>
            <w:r>
              <w:t>0.1</w:t>
            </w:r>
          </w:p>
        </w:tc>
        <w:tc>
          <w:tcPr>
            <w:tcW w:w="2975" w:type="dxa"/>
          </w:tcPr>
          <w:p w:rsidR="007E0AA0" w:rsidRPr="001343DF" w:rsidRDefault="007E0AA0" w:rsidP="00FB6890">
            <w:pPr>
              <w:pStyle w:val="BodyText"/>
              <w:jc w:val="center"/>
            </w:pPr>
            <w:r w:rsidRPr="001343DF">
              <w:t>Hz/s</w:t>
            </w:r>
          </w:p>
        </w:tc>
      </w:tr>
      <w:tr w:rsidR="007E0AA0" w:rsidRPr="001343DF" w:rsidTr="007E0AA0">
        <w:tc>
          <w:tcPr>
            <w:tcW w:w="3279" w:type="dxa"/>
          </w:tcPr>
          <w:p w:rsidR="007E0AA0" w:rsidRPr="001343DF" w:rsidRDefault="007E0AA0" w:rsidP="00FB6890">
            <w:pPr>
              <w:pStyle w:val="BodyText"/>
              <w:jc w:val="center"/>
            </w:pPr>
            <w:r>
              <w:t>Data Window</w:t>
            </w:r>
          </w:p>
        </w:tc>
        <w:tc>
          <w:tcPr>
            <w:tcW w:w="2806" w:type="dxa"/>
          </w:tcPr>
          <w:p w:rsidR="007E0AA0" w:rsidRPr="001343DF" w:rsidRDefault="007E0AA0" w:rsidP="00FB6890">
            <w:pPr>
              <w:pStyle w:val="BodyText"/>
              <w:jc w:val="center"/>
            </w:pPr>
            <w:r>
              <w:t>100</w:t>
            </w:r>
          </w:p>
        </w:tc>
        <w:tc>
          <w:tcPr>
            <w:tcW w:w="2975" w:type="dxa"/>
          </w:tcPr>
          <w:p w:rsidR="007E0AA0" w:rsidRPr="001343DF" w:rsidRDefault="00726C8C" w:rsidP="00FB6890">
            <w:pPr>
              <w:pStyle w:val="BodyText"/>
              <w:jc w:val="center"/>
            </w:pPr>
            <w:r>
              <w:t>m</w:t>
            </w:r>
            <w:r w:rsidR="007E0AA0">
              <w:t>s</w:t>
            </w:r>
          </w:p>
        </w:tc>
      </w:tr>
      <w:tr w:rsidR="007E0AA0" w:rsidRPr="001343DF" w:rsidTr="007E0AA0">
        <w:tc>
          <w:tcPr>
            <w:tcW w:w="3279" w:type="dxa"/>
          </w:tcPr>
          <w:p w:rsidR="007E0AA0" w:rsidRPr="001343DF" w:rsidRDefault="007E0AA0" w:rsidP="00FB6890">
            <w:pPr>
              <w:pStyle w:val="BodyText"/>
              <w:jc w:val="center"/>
            </w:pPr>
            <w:r>
              <w:t>Measurement Number in a sec</w:t>
            </w:r>
          </w:p>
        </w:tc>
        <w:tc>
          <w:tcPr>
            <w:tcW w:w="2806" w:type="dxa"/>
          </w:tcPr>
          <w:p w:rsidR="007E0AA0" w:rsidRPr="001343DF" w:rsidRDefault="007E0AA0" w:rsidP="00FB6890">
            <w:pPr>
              <w:pStyle w:val="BodyText"/>
              <w:jc w:val="center"/>
            </w:pPr>
            <w:r>
              <w:t>10-100</w:t>
            </w:r>
          </w:p>
        </w:tc>
        <w:tc>
          <w:tcPr>
            <w:tcW w:w="2975" w:type="dxa"/>
          </w:tcPr>
          <w:p w:rsidR="007E0AA0" w:rsidRPr="001343DF" w:rsidRDefault="007E0AA0" w:rsidP="00FB6890">
            <w:pPr>
              <w:pStyle w:val="BodyText"/>
              <w:jc w:val="center"/>
            </w:pPr>
            <w:r>
              <w:t>Measurement/second</w:t>
            </w:r>
          </w:p>
        </w:tc>
      </w:tr>
    </w:tbl>
    <w:p w:rsidR="007E0AA0" w:rsidRPr="001343DF" w:rsidRDefault="007E0AA0" w:rsidP="00CF5AAF">
      <w:pPr>
        <w:pStyle w:val="BodyText"/>
        <w:spacing w:line="264" w:lineRule="auto"/>
        <w:rPr>
          <w:sz w:val="24"/>
        </w:rPr>
      </w:pPr>
    </w:p>
    <w:p w:rsidR="00BD4132" w:rsidRPr="001343DF" w:rsidRDefault="00BD4132" w:rsidP="007B1E30">
      <w:pPr>
        <w:pStyle w:val="Heading1"/>
      </w:pPr>
      <w:bookmarkStart w:id="12" w:name="_Toc500148931"/>
      <w:r w:rsidRPr="001343DF">
        <w:lastRenderedPageBreak/>
        <w:t>Outputs</w:t>
      </w:r>
      <w:bookmarkEnd w:id="12"/>
    </w:p>
    <w:p w:rsidR="00BD4132" w:rsidRPr="001343DF" w:rsidRDefault="00BD4132" w:rsidP="007D32A6">
      <w:pPr>
        <w:pStyle w:val="BodyText"/>
        <w:spacing w:line="264" w:lineRule="auto"/>
      </w:pPr>
      <w:r w:rsidRPr="001343DF">
        <w:t xml:space="preserve">The requested data will be used for the modelling of the wind farm in BARES. After the modelling, the frequency measurements will be utilized for the possible frequency disturbances. By using these frequency disturbances, the differences between existing and modified conditions will be observed. At the end of this study following outputs </w:t>
      </w:r>
      <w:r w:rsidR="00AD023D" w:rsidRPr="001343DF">
        <w:t>will be presented.</w:t>
      </w:r>
    </w:p>
    <w:p w:rsidR="007E0AA0" w:rsidRDefault="007E0AA0" w:rsidP="007E0AA0">
      <w:pPr>
        <w:pStyle w:val="Caption"/>
        <w:keepNext/>
      </w:pPr>
      <w:r>
        <w:t xml:space="preserve">Table </w:t>
      </w:r>
      <w:r>
        <w:fldChar w:fldCharType="begin"/>
      </w:r>
      <w:r>
        <w:instrText xml:space="preserve"> SEQ Table \* ARABIC </w:instrText>
      </w:r>
      <w:r>
        <w:fldChar w:fldCharType="separate"/>
      </w:r>
      <w:r w:rsidR="00C44892">
        <w:rPr>
          <w:noProof/>
        </w:rPr>
        <w:t>2</w:t>
      </w:r>
      <w:r>
        <w:fldChar w:fldCharType="end"/>
      </w:r>
      <w:r>
        <w:t>: Outputs of the Work Package 7</w:t>
      </w:r>
    </w:p>
    <w:tbl>
      <w:tblPr>
        <w:tblStyle w:val="TableGrid"/>
        <w:tblW w:w="0" w:type="auto"/>
        <w:tblLook w:val="04A0" w:firstRow="1" w:lastRow="0" w:firstColumn="1" w:lastColumn="0" w:noHBand="0" w:noVBand="1"/>
      </w:tblPr>
      <w:tblGrid>
        <w:gridCol w:w="4530"/>
        <w:gridCol w:w="4530"/>
      </w:tblGrid>
      <w:tr w:rsidR="00C25D31" w:rsidRPr="001343DF" w:rsidTr="0056425D">
        <w:tc>
          <w:tcPr>
            <w:tcW w:w="4530" w:type="dxa"/>
          </w:tcPr>
          <w:p w:rsidR="00C25D31" w:rsidRPr="001343DF" w:rsidRDefault="00C25D31" w:rsidP="0056425D">
            <w:pPr>
              <w:pStyle w:val="BodyText"/>
              <w:jc w:val="center"/>
              <w:rPr>
                <w:b/>
              </w:rPr>
            </w:pPr>
            <w:r w:rsidRPr="001343DF">
              <w:rPr>
                <w:b/>
              </w:rPr>
              <w:t>Outputs</w:t>
            </w:r>
          </w:p>
        </w:tc>
        <w:tc>
          <w:tcPr>
            <w:tcW w:w="4530" w:type="dxa"/>
          </w:tcPr>
          <w:p w:rsidR="00C25D31" w:rsidRPr="001343DF" w:rsidRDefault="00C25D31" w:rsidP="0056425D">
            <w:pPr>
              <w:pStyle w:val="BodyText"/>
              <w:jc w:val="center"/>
              <w:rPr>
                <w:b/>
              </w:rPr>
            </w:pPr>
            <w:r w:rsidRPr="001343DF">
              <w:rPr>
                <w:b/>
              </w:rPr>
              <w:t>Unit</w:t>
            </w:r>
          </w:p>
        </w:tc>
      </w:tr>
      <w:tr w:rsidR="00C25D31" w:rsidRPr="001343DF" w:rsidTr="0056425D">
        <w:tc>
          <w:tcPr>
            <w:tcW w:w="4530" w:type="dxa"/>
          </w:tcPr>
          <w:p w:rsidR="00C25D31" w:rsidRPr="001343DF" w:rsidRDefault="00C25D31" w:rsidP="0056425D">
            <w:pPr>
              <w:pStyle w:val="BodyText"/>
              <w:jc w:val="center"/>
            </w:pPr>
            <w:r w:rsidRPr="001343DF">
              <w:t>Improvement in Frequency Nadir</w:t>
            </w:r>
          </w:p>
        </w:tc>
        <w:tc>
          <w:tcPr>
            <w:tcW w:w="4530" w:type="dxa"/>
          </w:tcPr>
          <w:p w:rsidR="00C25D31" w:rsidRPr="001343DF" w:rsidRDefault="00C25D31" w:rsidP="0056425D">
            <w:pPr>
              <w:pStyle w:val="BodyText"/>
              <w:jc w:val="center"/>
            </w:pPr>
            <w:r w:rsidRPr="001343DF">
              <w:t>% and Hz</w:t>
            </w:r>
          </w:p>
        </w:tc>
      </w:tr>
      <w:tr w:rsidR="00C25D31" w:rsidRPr="001343DF" w:rsidTr="0056425D">
        <w:tc>
          <w:tcPr>
            <w:tcW w:w="4530" w:type="dxa"/>
          </w:tcPr>
          <w:p w:rsidR="00C25D31" w:rsidRPr="001343DF" w:rsidRDefault="00C25D31" w:rsidP="0056425D">
            <w:pPr>
              <w:pStyle w:val="BodyText"/>
              <w:jc w:val="center"/>
            </w:pPr>
            <w:r w:rsidRPr="001343DF">
              <w:t>Improvement in RoCoF</w:t>
            </w:r>
          </w:p>
        </w:tc>
        <w:tc>
          <w:tcPr>
            <w:tcW w:w="4530" w:type="dxa"/>
          </w:tcPr>
          <w:p w:rsidR="00C25D31" w:rsidRPr="001343DF" w:rsidRDefault="00C25D31" w:rsidP="0056425D">
            <w:pPr>
              <w:pStyle w:val="BodyText"/>
              <w:jc w:val="center"/>
            </w:pPr>
            <w:r w:rsidRPr="001343DF">
              <w:t>% and Hz/s</w:t>
            </w:r>
          </w:p>
        </w:tc>
      </w:tr>
      <w:tr w:rsidR="00C25D31" w:rsidRPr="001343DF" w:rsidTr="0056425D">
        <w:tc>
          <w:tcPr>
            <w:tcW w:w="4530" w:type="dxa"/>
          </w:tcPr>
          <w:p w:rsidR="00C25D31" w:rsidRPr="001343DF" w:rsidRDefault="00943750" w:rsidP="00943750">
            <w:pPr>
              <w:pStyle w:val="BodyText"/>
              <w:jc w:val="center"/>
            </w:pPr>
            <w:r>
              <w:t>Energy Lost (due to non-optimum operation)</w:t>
            </w:r>
          </w:p>
        </w:tc>
        <w:tc>
          <w:tcPr>
            <w:tcW w:w="4530" w:type="dxa"/>
          </w:tcPr>
          <w:p w:rsidR="00C25D31" w:rsidRPr="001343DF" w:rsidRDefault="00C25D31" w:rsidP="0056425D">
            <w:pPr>
              <w:pStyle w:val="BodyText"/>
              <w:jc w:val="center"/>
            </w:pPr>
            <w:r w:rsidRPr="001343DF">
              <w:t>kWh</w:t>
            </w:r>
          </w:p>
        </w:tc>
      </w:tr>
    </w:tbl>
    <w:p w:rsidR="00C25D31" w:rsidRPr="001343DF" w:rsidRDefault="00C25D31" w:rsidP="00BD4132">
      <w:pPr>
        <w:pStyle w:val="BodyText"/>
      </w:pPr>
    </w:p>
    <w:p w:rsidR="00C25D31" w:rsidRPr="001343DF" w:rsidRDefault="00C25D31" w:rsidP="007D32A6">
      <w:pPr>
        <w:pStyle w:val="BodyText"/>
        <w:spacing w:line="264" w:lineRule="auto"/>
      </w:pPr>
      <w:r w:rsidRPr="001343DF">
        <w:t>It should be noted that all these outputs will be dependent on the active power increase</w:t>
      </w:r>
      <w:r w:rsidR="00EC31B2" w:rsidRPr="001343DF">
        <w:t xml:space="preserve"> of the Wind Turbine</w:t>
      </w:r>
      <w:r w:rsidRPr="001343DF">
        <w:t>, support duration and the grid generation profile. Therefore, a set of outputs is supposed to be cr</w:t>
      </w:r>
      <w:r w:rsidR="00EC31B2" w:rsidRPr="001343DF">
        <w:t>eated at the end of this study.</w:t>
      </w:r>
    </w:p>
    <w:p w:rsidR="00EC31B2" w:rsidRDefault="007A5B1B" w:rsidP="007D32A6">
      <w:pPr>
        <w:pStyle w:val="BodyText"/>
        <w:spacing w:line="264" w:lineRule="auto"/>
      </w:pPr>
      <w:r>
        <w:t>I</w:t>
      </w:r>
      <w:r w:rsidR="00EC31B2" w:rsidRPr="001343DF">
        <w:t>nertial support will distort the Maximum Power Point Tracking algorithm. Therefore, it is expected to cause some energy los</w:t>
      </w:r>
      <w:r>
        <w:t>s</w:t>
      </w:r>
      <w:r w:rsidR="00EC31B2" w:rsidRPr="001343DF">
        <w:t xml:space="preserve"> in the generation. </w:t>
      </w:r>
      <w:r>
        <w:t>Moreover, when the high wind speed operation exists, converter will be fully loaded and the inertial support will require an overload on the converter system. This may require oversiz</w:t>
      </w:r>
      <w:r w:rsidR="00302587">
        <w:t xml:space="preserve">ing of </w:t>
      </w:r>
      <w:r>
        <w:t xml:space="preserve">the converter elements. </w:t>
      </w:r>
      <w:r w:rsidR="00EC31B2" w:rsidRPr="001343DF">
        <w:t xml:space="preserve">This is why an economic cost will also be </w:t>
      </w:r>
      <w:r w:rsidR="00D7716F">
        <w:t xml:space="preserve">evaluated in the final report. </w:t>
      </w:r>
      <w:r w:rsidR="00922BB4" w:rsidRPr="001343DF">
        <w:t xml:space="preserve"> </w:t>
      </w:r>
    </w:p>
    <w:p w:rsidR="00922BB4" w:rsidRPr="001343DF" w:rsidRDefault="00922BB4" w:rsidP="007D32A6">
      <w:pPr>
        <w:pStyle w:val="BodyText"/>
        <w:spacing w:line="264" w:lineRule="auto"/>
      </w:pPr>
    </w:p>
    <w:p w:rsidR="009A23B1" w:rsidRPr="001343DF" w:rsidRDefault="007B1E30" w:rsidP="00DF2A13">
      <w:pPr>
        <w:pStyle w:val="Heading1"/>
        <w:jc w:val="both"/>
      </w:pPr>
      <w:bookmarkStart w:id="13" w:name="_Toc500148932"/>
      <w:r w:rsidRPr="001343DF">
        <w:lastRenderedPageBreak/>
        <w:t>C</w:t>
      </w:r>
      <w:r w:rsidR="007D32A6" w:rsidRPr="001343DF">
        <w:t>onclusıon</w:t>
      </w:r>
      <w:bookmarkEnd w:id="13"/>
    </w:p>
    <w:p w:rsidR="007334F9" w:rsidRPr="001343DF" w:rsidRDefault="00E24D99" w:rsidP="00A80F2C">
      <w:pPr>
        <w:spacing w:after="120" w:line="264" w:lineRule="auto"/>
        <w:jc w:val="both"/>
      </w:pPr>
      <w:r w:rsidRPr="001343DF">
        <w:t xml:space="preserve">In this report, scope and requirement determination for WP7 is presented. Which inputs and outputs will be included in the study is clearly stated. As it is stated in the previous section, the main results will be </w:t>
      </w:r>
      <w:r w:rsidR="00B9269C">
        <w:t xml:space="preserve">the </w:t>
      </w:r>
      <w:r w:rsidRPr="001343DF">
        <w:t xml:space="preserve">improvement in frequency nadir, improvement in the rate of change of frequency and the economic cost for such modification will be presented for each study case. These study cases can be </w:t>
      </w:r>
      <w:r w:rsidR="00C8544D" w:rsidRPr="001343DF">
        <w:t xml:space="preserve">high or low wind speed or power generation profiles. </w:t>
      </w:r>
    </w:p>
    <w:p w:rsidR="00A62459" w:rsidRDefault="00A62459" w:rsidP="00022111">
      <w:pPr>
        <w:spacing w:after="120" w:line="264" w:lineRule="auto"/>
        <w:jc w:val="both"/>
      </w:pPr>
      <w:r w:rsidRPr="001343DF">
        <w:t>One other issue is related to the accuracy of the outputs. In other words, the difference between simulation environment and the real life is also important.  The outputs will have high accuracy</w:t>
      </w:r>
      <w:r w:rsidR="00B5709D" w:rsidRPr="001343DF">
        <w:t xml:space="preserve"> if all required parameters are presented. Any missing parameters will be refilled with parameters of similar wind turbines in the literature. However, such substitution will result in inaccuracy or errors in the outputs.</w:t>
      </w:r>
      <w:r w:rsidR="00CA6910" w:rsidRPr="001343DF">
        <w:t xml:space="preserve"> </w:t>
      </w:r>
    </w:p>
    <w:tbl>
      <w:tblPr>
        <w:tblW w:w="5000" w:type="pct"/>
        <w:tblCellMar>
          <w:left w:w="70" w:type="dxa"/>
          <w:right w:w="70" w:type="dxa"/>
        </w:tblCellMar>
        <w:tblLook w:val="04A0" w:firstRow="1" w:lastRow="0" w:firstColumn="1" w:lastColumn="0" w:noHBand="0" w:noVBand="1"/>
      </w:tblPr>
      <w:tblGrid>
        <w:gridCol w:w="1664"/>
        <w:gridCol w:w="996"/>
        <w:gridCol w:w="480"/>
        <w:gridCol w:w="996"/>
        <w:gridCol w:w="481"/>
        <w:gridCol w:w="997"/>
        <w:gridCol w:w="481"/>
        <w:gridCol w:w="997"/>
        <w:gridCol w:w="481"/>
        <w:gridCol w:w="997"/>
        <w:gridCol w:w="480"/>
      </w:tblGrid>
      <w:tr w:rsidR="00022111" w:rsidRPr="00022111" w:rsidTr="00022111">
        <w:trPr>
          <w:trHeight w:val="480"/>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rPr>
                <w:rFonts w:ascii="Arial" w:hAnsi="Arial" w:cs="Arial"/>
                <w:color w:val="000000"/>
                <w:sz w:val="36"/>
                <w:szCs w:val="36"/>
                <w:lang w:val="tr-TR" w:eastAsia="tr-TR"/>
              </w:rPr>
            </w:pPr>
            <w:r w:rsidRPr="00022111">
              <w:rPr>
                <w:rFonts w:ascii="Arial" w:hAnsi="Arial" w:cs="Arial"/>
                <w:color w:val="000000"/>
                <w:sz w:val="36"/>
                <w:szCs w:val="36"/>
                <w:lang w:eastAsia="tr-TR"/>
              </w:rPr>
              <w:t> </w:t>
            </w:r>
          </w:p>
        </w:tc>
        <w:tc>
          <w:tcPr>
            <w:tcW w:w="815" w:type="pct"/>
            <w:gridSpan w:val="2"/>
            <w:tcBorders>
              <w:top w:val="single" w:sz="8" w:space="0" w:color="FFFFFF"/>
              <w:left w:val="nil"/>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Nov-17</w:t>
            </w:r>
          </w:p>
        </w:tc>
        <w:tc>
          <w:tcPr>
            <w:tcW w:w="816" w:type="pct"/>
            <w:gridSpan w:val="2"/>
            <w:tcBorders>
              <w:top w:val="single" w:sz="8" w:space="0" w:color="FFFFFF"/>
              <w:left w:val="nil"/>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Dec-17</w:t>
            </w:r>
          </w:p>
        </w:tc>
        <w:tc>
          <w:tcPr>
            <w:tcW w:w="817" w:type="pct"/>
            <w:gridSpan w:val="2"/>
            <w:tcBorders>
              <w:top w:val="single" w:sz="8" w:space="0" w:color="FFFFFF"/>
              <w:left w:val="nil"/>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Jan-18</w:t>
            </w:r>
          </w:p>
        </w:tc>
        <w:tc>
          <w:tcPr>
            <w:tcW w:w="817" w:type="pct"/>
            <w:gridSpan w:val="2"/>
            <w:tcBorders>
              <w:top w:val="single" w:sz="8" w:space="0" w:color="FFFFFF"/>
              <w:left w:val="nil"/>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Feb-18</w:t>
            </w:r>
          </w:p>
        </w:tc>
        <w:tc>
          <w:tcPr>
            <w:tcW w:w="817" w:type="pct"/>
            <w:gridSpan w:val="2"/>
            <w:tcBorders>
              <w:top w:val="single" w:sz="8" w:space="0" w:color="FFFFFF"/>
              <w:left w:val="nil"/>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Mar.18</w:t>
            </w:r>
          </w:p>
        </w:tc>
      </w:tr>
      <w:tr w:rsidR="00022111" w:rsidRPr="00022111" w:rsidTr="00022111">
        <w:trPr>
          <w:trHeight w:val="705"/>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b/>
                <w:bCs/>
                <w:color w:val="545454"/>
                <w:sz w:val="28"/>
                <w:szCs w:val="28"/>
                <w:lang w:val="tr-TR" w:eastAsia="tr-TR"/>
              </w:rPr>
            </w:pPr>
            <w:r w:rsidRPr="00022111">
              <w:rPr>
                <w:rFonts w:ascii="Century Gothic" w:hAnsi="Century Gothic" w:cs="Calibri"/>
                <w:b/>
                <w:bCs/>
                <w:color w:val="545454"/>
                <w:sz w:val="28"/>
                <w:szCs w:val="28"/>
                <w:lang w:eastAsia="tr-TR"/>
              </w:rPr>
              <w:t xml:space="preserve">WP7.1 </w:t>
            </w:r>
            <w:r w:rsidRPr="00022111">
              <w:rPr>
                <w:rFonts w:ascii="Century Gothic" w:hAnsi="Century Gothic" w:cs="Calibri"/>
                <w:b/>
                <w:bCs/>
                <w:color w:val="545454"/>
                <w:sz w:val="28"/>
                <w:szCs w:val="28"/>
                <w:lang w:eastAsia="tr-TR"/>
              </w:rPr>
              <w:br/>
            </w:r>
            <w:r w:rsidRPr="00022111">
              <w:rPr>
                <w:rFonts w:ascii="Century Gothic" w:hAnsi="Century Gothic" w:cs="Calibri"/>
                <w:color w:val="545454"/>
                <w:sz w:val="22"/>
                <w:szCs w:val="22"/>
                <w:lang w:eastAsia="tr-TR"/>
              </w:rPr>
              <w:t>Literature Review</w:t>
            </w:r>
          </w:p>
        </w:tc>
        <w:tc>
          <w:tcPr>
            <w:tcW w:w="550"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92D050"/>
                <w:sz w:val="22"/>
                <w:szCs w:val="22"/>
                <w:lang w:val="tr-TR" w:eastAsia="tr-TR"/>
              </w:rPr>
            </w:pPr>
            <w:r w:rsidRPr="00022111">
              <w:rPr>
                <w:rFonts w:ascii="Century Gothic" w:hAnsi="Century Gothic" w:cs="Calibri"/>
                <w:color w:val="92D050"/>
                <w:sz w:val="22"/>
                <w:szCs w:val="22"/>
                <w:lang w:eastAsia="tr-TR"/>
              </w:rPr>
              <w:t> </w:t>
            </w:r>
          </w:p>
        </w:tc>
        <w:tc>
          <w:tcPr>
            <w:tcW w:w="265" w:type="pct"/>
            <w:tcBorders>
              <w:top w:val="nil"/>
              <w:left w:val="nil"/>
              <w:bottom w:val="single" w:sz="8" w:space="0" w:color="FFFFFF"/>
              <w:right w:val="single" w:sz="8" w:space="0" w:color="FFFFFF"/>
            </w:tcBorders>
            <w:shd w:val="clear" w:color="000000" w:fill="E5E5E5"/>
            <w:vAlign w:val="center"/>
            <w:hideMark/>
          </w:tcPr>
          <w:p w:rsidR="00022111" w:rsidRPr="00022111" w:rsidRDefault="00022111" w:rsidP="00022111">
            <w:pPr>
              <w:rPr>
                <w:rFonts w:ascii="Century Gothic" w:hAnsi="Century Gothic" w:cs="Calibri"/>
                <w:color w:val="92D050"/>
                <w:sz w:val="22"/>
                <w:szCs w:val="22"/>
                <w:lang w:val="tr-TR" w:eastAsia="tr-TR"/>
              </w:rPr>
            </w:pPr>
            <w:r w:rsidRPr="00022111">
              <w:rPr>
                <w:rFonts w:ascii="Century Gothic" w:hAnsi="Century Gothic" w:cs="Calibri"/>
                <w:color w:val="92D050"/>
                <w:sz w:val="22"/>
                <w:szCs w:val="22"/>
                <w:lang w:eastAsia="tr-TR"/>
              </w:rPr>
              <w:t> </w:t>
            </w:r>
          </w:p>
        </w:tc>
        <w:tc>
          <w:tcPr>
            <w:tcW w:w="550" w:type="pct"/>
            <w:tcBorders>
              <w:top w:val="nil"/>
              <w:left w:val="nil"/>
              <w:bottom w:val="single" w:sz="8" w:space="0" w:color="FFFFFF"/>
              <w:right w:val="single" w:sz="8" w:space="0" w:color="FFFFFF"/>
            </w:tcBorders>
            <w:shd w:val="clear" w:color="000000" w:fill="E5E5E5"/>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r>
      <w:tr w:rsidR="00022111" w:rsidRPr="00022111" w:rsidTr="00022111">
        <w:trPr>
          <w:trHeight w:val="1246"/>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b/>
                <w:bCs/>
                <w:color w:val="545454"/>
                <w:sz w:val="28"/>
                <w:szCs w:val="28"/>
                <w:lang w:val="tr-TR" w:eastAsia="tr-TR"/>
              </w:rPr>
            </w:pPr>
            <w:r w:rsidRPr="00022111">
              <w:rPr>
                <w:rFonts w:ascii="Century Gothic" w:hAnsi="Century Gothic" w:cs="Calibri"/>
                <w:b/>
                <w:bCs/>
                <w:color w:val="545454"/>
                <w:sz w:val="28"/>
                <w:szCs w:val="28"/>
                <w:lang w:eastAsia="tr-TR"/>
              </w:rPr>
              <w:t xml:space="preserve">WP7.2 </w:t>
            </w:r>
            <w:r w:rsidRPr="00022111">
              <w:rPr>
                <w:rFonts w:ascii="Century Gothic" w:hAnsi="Century Gothic" w:cs="Calibri"/>
                <w:b/>
                <w:bCs/>
                <w:color w:val="545454"/>
                <w:sz w:val="28"/>
                <w:szCs w:val="28"/>
                <w:lang w:eastAsia="tr-TR"/>
              </w:rPr>
              <w:br/>
            </w:r>
            <w:r w:rsidRPr="00022111">
              <w:rPr>
                <w:rFonts w:ascii="Century Gothic" w:hAnsi="Century Gothic" w:cs="Calibri"/>
                <w:color w:val="545454"/>
                <w:sz w:val="22"/>
                <w:szCs w:val="22"/>
                <w:lang w:eastAsia="tr-TR"/>
              </w:rPr>
              <w:t>Scope and Requirement Determination</w:t>
            </w:r>
          </w:p>
        </w:tc>
        <w:tc>
          <w:tcPr>
            <w:tcW w:w="550"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5"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0" w:type="pct"/>
            <w:tcBorders>
              <w:top w:val="nil"/>
              <w:left w:val="nil"/>
              <w:bottom w:val="single" w:sz="8" w:space="0" w:color="FFFFFF"/>
              <w:right w:val="single" w:sz="8" w:space="0" w:color="FFFFFF"/>
            </w:tcBorders>
            <w:shd w:val="clear" w:color="000000" w:fill="E5E5E5"/>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5E5E5"/>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r>
      <w:tr w:rsidR="00022111" w:rsidRPr="00022111" w:rsidTr="00022111">
        <w:trPr>
          <w:trHeight w:val="1263"/>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b/>
                <w:bCs/>
                <w:color w:val="545454"/>
                <w:sz w:val="28"/>
                <w:szCs w:val="28"/>
                <w:lang w:val="tr-TR" w:eastAsia="tr-TR"/>
              </w:rPr>
            </w:pPr>
            <w:r w:rsidRPr="00022111">
              <w:rPr>
                <w:rFonts w:ascii="Century Gothic" w:hAnsi="Century Gothic" w:cs="Calibri"/>
                <w:b/>
                <w:bCs/>
                <w:color w:val="545454"/>
                <w:sz w:val="28"/>
                <w:szCs w:val="28"/>
                <w:lang w:eastAsia="tr-TR"/>
              </w:rPr>
              <w:t>WP7.3</w:t>
            </w:r>
            <w:r w:rsidRPr="00022111">
              <w:rPr>
                <w:rFonts w:ascii="Century Gothic" w:hAnsi="Century Gothic" w:cs="Calibri"/>
                <w:b/>
                <w:bCs/>
                <w:color w:val="545454"/>
                <w:sz w:val="28"/>
                <w:szCs w:val="28"/>
                <w:lang w:eastAsia="tr-TR"/>
              </w:rPr>
              <w:br/>
            </w:r>
            <w:r w:rsidRPr="00022111">
              <w:rPr>
                <w:rFonts w:ascii="Century Gothic" w:hAnsi="Century Gothic" w:cs="Calibri"/>
                <w:color w:val="545454"/>
                <w:sz w:val="22"/>
                <w:szCs w:val="22"/>
                <w:lang w:eastAsia="tr-TR"/>
              </w:rPr>
              <w:t>Data Investigation, Pattern Determination</w:t>
            </w:r>
          </w:p>
        </w:tc>
        <w:tc>
          <w:tcPr>
            <w:tcW w:w="550"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5"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0"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r>
      <w:tr w:rsidR="00022111" w:rsidRPr="00022111" w:rsidTr="00022111">
        <w:trPr>
          <w:trHeight w:val="1236"/>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b/>
                <w:bCs/>
                <w:color w:val="545454"/>
                <w:sz w:val="28"/>
                <w:szCs w:val="28"/>
                <w:lang w:val="tr-TR" w:eastAsia="tr-TR"/>
              </w:rPr>
            </w:pPr>
            <w:r w:rsidRPr="00022111">
              <w:rPr>
                <w:rFonts w:ascii="Century Gothic" w:hAnsi="Century Gothic" w:cs="Calibri"/>
                <w:b/>
                <w:bCs/>
                <w:color w:val="545454"/>
                <w:sz w:val="28"/>
                <w:szCs w:val="28"/>
                <w:lang w:eastAsia="tr-TR"/>
              </w:rPr>
              <w:t xml:space="preserve">WP7.4 </w:t>
            </w:r>
            <w:r w:rsidRPr="00022111">
              <w:rPr>
                <w:rFonts w:ascii="Century Gothic" w:hAnsi="Century Gothic" w:cs="Calibri"/>
                <w:b/>
                <w:bCs/>
                <w:color w:val="545454"/>
                <w:sz w:val="28"/>
                <w:szCs w:val="28"/>
                <w:lang w:eastAsia="tr-TR"/>
              </w:rPr>
              <w:br/>
            </w:r>
            <w:r w:rsidRPr="00022111">
              <w:rPr>
                <w:rFonts w:ascii="Century Gothic" w:hAnsi="Century Gothic" w:cs="Calibri"/>
                <w:color w:val="545454"/>
                <w:sz w:val="22"/>
                <w:szCs w:val="22"/>
                <w:lang w:eastAsia="tr-TR"/>
              </w:rPr>
              <w:t>Algorithm Development</w:t>
            </w:r>
          </w:p>
        </w:tc>
        <w:tc>
          <w:tcPr>
            <w:tcW w:w="550"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5"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0"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r>
      <w:tr w:rsidR="00022111" w:rsidRPr="00022111" w:rsidTr="00022111">
        <w:trPr>
          <w:trHeight w:val="820"/>
        </w:trPr>
        <w:tc>
          <w:tcPr>
            <w:tcW w:w="919" w:type="pct"/>
            <w:tcBorders>
              <w:top w:val="nil"/>
              <w:left w:val="single" w:sz="8" w:space="0" w:color="FFFFFF"/>
              <w:bottom w:val="single" w:sz="8" w:space="0" w:color="FFFFFF"/>
              <w:right w:val="single" w:sz="8" w:space="0" w:color="FFFFFF"/>
            </w:tcBorders>
            <w:shd w:val="clear" w:color="000000" w:fill="E9E9E9"/>
            <w:vAlign w:val="center"/>
            <w:hideMark/>
          </w:tcPr>
          <w:p w:rsidR="00022111" w:rsidRPr="00022111" w:rsidRDefault="00022111" w:rsidP="00022111">
            <w:pPr>
              <w:jc w:val="center"/>
              <w:rPr>
                <w:rFonts w:ascii="Century Gothic" w:hAnsi="Century Gothic" w:cs="Calibri"/>
                <w:b/>
                <w:bCs/>
                <w:color w:val="545454"/>
                <w:sz w:val="28"/>
                <w:szCs w:val="28"/>
                <w:lang w:val="tr-TR" w:eastAsia="tr-TR"/>
              </w:rPr>
            </w:pPr>
            <w:r w:rsidRPr="00022111">
              <w:rPr>
                <w:rFonts w:ascii="Century Gothic" w:hAnsi="Century Gothic" w:cs="Calibri"/>
                <w:b/>
                <w:bCs/>
                <w:color w:val="545454"/>
                <w:sz w:val="28"/>
                <w:szCs w:val="28"/>
                <w:lang w:eastAsia="tr-TR"/>
              </w:rPr>
              <w:t>WP7.5</w:t>
            </w:r>
            <w:r w:rsidRPr="00022111">
              <w:rPr>
                <w:rFonts w:ascii="Century Gothic" w:hAnsi="Century Gothic" w:cs="Calibri"/>
                <w:b/>
                <w:bCs/>
                <w:color w:val="545454"/>
                <w:sz w:val="28"/>
                <w:szCs w:val="28"/>
                <w:lang w:eastAsia="tr-TR"/>
              </w:rPr>
              <w:br/>
            </w:r>
            <w:r w:rsidRPr="00022111">
              <w:rPr>
                <w:rFonts w:ascii="Century Gothic" w:hAnsi="Century Gothic" w:cs="Calibri"/>
                <w:color w:val="545454"/>
                <w:sz w:val="22"/>
                <w:szCs w:val="22"/>
                <w:lang w:eastAsia="tr-TR"/>
              </w:rPr>
              <w:t>Project Closure</w:t>
            </w:r>
          </w:p>
        </w:tc>
        <w:tc>
          <w:tcPr>
            <w:tcW w:w="550"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5"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0"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266" w:type="pct"/>
            <w:tcBorders>
              <w:top w:val="nil"/>
              <w:left w:val="nil"/>
              <w:bottom w:val="single" w:sz="8" w:space="0" w:color="FFFFFF"/>
              <w:right w:val="single" w:sz="8" w:space="0" w:color="FFFFFF"/>
            </w:tcBorders>
            <w:shd w:val="clear" w:color="000000" w:fill="E9E9E9"/>
            <w:vAlign w:val="center"/>
            <w:hideMark/>
          </w:tcPr>
          <w:p w:rsidR="00022111" w:rsidRPr="00022111" w:rsidRDefault="00022111" w:rsidP="00022111">
            <w:pPr>
              <w:rPr>
                <w:rFonts w:ascii="Century Gothic" w:hAnsi="Century Gothic" w:cs="Calibri"/>
                <w:color w:val="545454"/>
                <w:sz w:val="22"/>
                <w:szCs w:val="22"/>
                <w:lang w:val="tr-TR" w:eastAsia="tr-TR"/>
              </w:rPr>
            </w:pPr>
            <w:r w:rsidRPr="00022111">
              <w:rPr>
                <w:rFonts w:ascii="Century Gothic" w:hAnsi="Century Gothic" w:cs="Calibri"/>
                <w:color w:val="545454"/>
                <w:sz w:val="22"/>
                <w:szCs w:val="22"/>
                <w:lang w:eastAsia="tr-TR"/>
              </w:rPr>
              <w:t> </w:t>
            </w:r>
          </w:p>
        </w:tc>
        <w:tc>
          <w:tcPr>
            <w:tcW w:w="551"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rPr>
                <w:rFonts w:ascii="Century Gothic" w:hAnsi="Century Gothic" w:cs="Calibri"/>
                <w:color w:val="92D050"/>
                <w:sz w:val="22"/>
                <w:szCs w:val="22"/>
                <w:lang w:val="tr-TR" w:eastAsia="tr-TR"/>
              </w:rPr>
            </w:pPr>
            <w:r w:rsidRPr="00022111">
              <w:rPr>
                <w:rFonts w:ascii="Century Gothic" w:hAnsi="Century Gothic" w:cs="Calibri"/>
                <w:color w:val="92D050"/>
                <w:sz w:val="22"/>
                <w:szCs w:val="22"/>
                <w:lang w:eastAsia="tr-TR"/>
              </w:rPr>
              <w:t> </w:t>
            </w:r>
          </w:p>
        </w:tc>
        <w:tc>
          <w:tcPr>
            <w:tcW w:w="266" w:type="pct"/>
            <w:tcBorders>
              <w:top w:val="nil"/>
              <w:left w:val="nil"/>
              <w:bottom w:val="single" w:sz="8" w:space="0" w:color="FFFFFF"/>
              <w:right w:val="single" w:sz="8" w:space="0" w:color="FFFFFF"/>
            </w:tcBorders>
            <w:shd w:val="clear" w:color="000000" w:fill="92D050"/>
            <w:vAlign w:val="center"/>
            <w:hideMark/>
          </w:tcPr>
          <w:p w:rsidR="00022111" w:rsidRPr="00022111" w:rsidRDefault="00022111" w:rsidP="00022111">
            <w:pPr>
              <w:keepNext/>
              <w:rPr>
                <w:rFonts w:ascii="Century Gothic" w:hAnsi="Century Gothic" w:cs="Calibri"/>
                <w:color w:val="92D050"/>
                <w:sz w:val="22"/>
                <w:szCs w:val="22"/>
                <w:lang w:val="tr-TR" w:eastAsia="tr-TR"/>
              </w:rPr>
            </w:pPr>
            <w:r w:rsidRPr="00022111">
              <w:rPr>
                <w:rFonts w:ascii="Century Gothic" w:hAnsi="Century Gothic" w:cs="Calibri"/>
                <w:color w:val="92D050"/>
                <w:sz w:val="22"/>
                <w:szCs w:val="22"/>
                <w:lang w:eastAsia="tr-TR"/>
              </w:rPr>
              <w:t> </w:t>
            </w:r>
          </w:p>
        </w:tc>
      </w:tr>
    </w:tbl>
    <w:p w:rsidR="00B574E4" w:rsidRDefault="00022111" w:rsidP="00022111">
      <w:pPr>
        <w:pStyle w:val="Caption"/>
        <w:jc w:val="center"/>
        <w:rPr>
          <w:i w:val="0"/>
          <w:iCs w:val="0"/>
          <w:color w:val="auto"/>
          <w:sz w:val="24"/>
          <w:szCs w:val="24"/>
        </w:rPr>
      </w:pPr>
      <w:r>
        <w:t xml:space="preserve">Figure </w:t>
      </w:r>
      <w:r>
        <w:fldChar w:fldCharType="begin"/>
      </w:r>
      <w:r>
        <w:instrText xml:space="preserve"> SEQ Figure \* ARABIC </w:instrText>
      </w:r>
      <w:r>
        <w:fldChar w:fldCharType="separate"/>
      </w:r>
      <w:r w:rsidR="00C44892">
        <w:rPr>
          <w:noProof/>
        </w:rPr>
        <w:t>9</w:t>
      </w:r>
      <w:r>
        <w:fldChar w:fldCharType="end"/>
      </w:r>
      <w:r>
        <w:t>:</w:t>
      </w:r>
      <w:r w:rsidRPr="00B168A9">
        <w:t>Timing and Work Packages</w:t>
      </w:r>
    </w:p>
    <w:p w:rsidR="00022111" w:rsidRPr="00022111" w:rsidRDefault="00022111" w:rsidP="00022111"/>
    <w:tbl>
      <w:tblPr>
        <w:tblStyle w:val="TableGrid"/>
        <w:tblW w:w="0" w:type="auto"/>
        <w:tblLook w:val="04A0" w:firstRow="1" w:lastRow="0" w:firstColumn="1" w:lastColumn="0" w:noHBand="0" w:noVBand="1"/>
      </w:tblPr>
      <w:tblGrid>
        <w:gridCol w:w="4957"/>
        <w:gridCol w:w="4103"/>
      </w:tblGrid>
      <w:tr w:rsidR="00B574E4" w:rsidRPr="001343DF" w:rsidTr="00B574E4">
        <w:tc>
          <w:tcPr>
            <w:tcW w:w="4957" w:type="dxa"/>
          </w:tcPr>
          <w:p w:rsidR="00B574E4" w:rsidRPr="001343DF" w:rsidRDefault="00CA6910" w:rsidP="00B574E4">
            <w:pPr>
              <w:pStyle w:val="BodyText"/>
              <w:jc w:val="center"/>
              <w:rPr>
                <w:b/>
              </w:rPr>
            </w:pPr>
            <w:r w:rsidRPr="001343DF">
              <w:br w:type="page"/>
            </w:r>
            <w:r w:rsidR="00B574E4" w:rsidRPr="001343DF">
              <w:rPr>
                <w:b/>
              </w:rPr>
              <w:t>Deliverables</w:t>
            </w:r>
          </w:p>
        </w:tc>
        <w:tc>
          <w:tcPr>
            <w:tcW w:w="4103" w:type="dxa"/>
          </w:tcPr>
          <w:p w:rsidR="00B574E4" w:rsidRPr="001343DF" w:rsidRDefault="0056425D" w:rsidP="0056425D">
            <w:pPr>
              <w:pStyle w:val="BodyText"/>
              <w:jc w:val="center"/>
              <w:rPr>
                <w:b/>
              </w:rPr>
            </w:pPr>
            <w:r w:rsidRPr="001343DF">
              <w:rPr>
                <w:b/>
              </w:rPr>
              <w:t>Date</w:t>
            </w:r>
          </w:p>
        </w:tc>
      </w:tr>
      <w:tr w:rsidR="007E0AA0" w:rsidRPr="001343DF" w:rsidTr="00B574E4">
        <w:tc>
          <w:tcPr>
            <w:tcW w:w="4957" w:type="dxa"/>
          </w:tcPr>
          <w:p w:rsidR="007E0AA0" w:rsidRPr="001343DF" w:rsidRDefault="007E0AA0" w:rsidP="007E0AA0">
            <w:pPr>
              <w:pStyle w:val="BodyText"/>
              <w:jc w:val="left"/>
            </w:pPr>
            <w:r>
              <w:t>Report 1: Literature Review</w:t>
            </w:r>
          </w:p>
        </w:tc>
        <w:tc>
          <w:tcPr>
            <w:tcW w:w="4103" w:type="dxa"/>
          </w:tcPr>
          <w:p w:rsidR="007E0AA0" w:rsidRPr="007E0AA0" w:rsidRDefault="007E0AA0" w:rsidP="0056425D">
            <w:pPr>
              <w:pStyle w:val="BodyText"/>
              <w:jc w:val="center"/>
            </w:pPr>
            <w:r>
              <w:t>Delivered (13 November 2017)</w:t>
            </w:r>
          </w:p>
        </w:tc>
      </w:tr>
      <w:tr w:rsidR="007E0AA0" w:rsidRPr="001343DF" w:rsidTr="00B574E4">
        <w:tc>
          <w:tcPr>
            <w:tcW w:w="4957" w:type="dxa"/>
          </w:tcPr>
          <w:p w:rsidR="007E0AA0" w:rsidRPr="001343DF" w:rsidRDefault="007E0AA0" w:rsidP="007E0AA0">
            <w:pPr>
              <w:pStyle w:val="BodyText"/>
              <w:jc w:val="left"/>
            </w:pPr>
            <w:r>
              <w:t>Report 2: Scope and Requirement Determination</w:t>
            </w:r>
          </w:p>
        </w:tc>
        <w:tc>
          <w:tcPr>
            <w:tcW w:w="4103" w:type="dxa"/>
          </w:tcPr>
          <w:p w:rsidR="007E0AA0" w:rsidRPr="007E0AA0" w:rsidRDefault="007E0AA0" w:rsidP="007E0AA0">
            <w:pPr>
              <w:pStyle w:val="BodyText"/>
              <w:jc w:val="center"/>
            </w:pPr>
            <w:r>
              <w:t>8 December 2017</w:t>
            </w:r>
          </w:p>
        </w:tc>
      </w:tr>
      <w:tr w:rsidR="007E0AA0" w:rsidRPr="001343DF" w:rsidTr="00B574E4">
        <w:tc>
          <w:tcPr>
            <w:tcW w:w="4957" w:type="dxa"/>
          </w:tcPr>
          <w:p w:rsidR="007E0AA0" w:rsidRPr="001343DF" w:rsidRDefault="007E0AA0" w:rsidP="007E0AA0">
            <w:pPr>
              <w:pStyle w:val="BodyText"/>
              <w:jc w:val="left"/>
            </w:pPr>
            <w:r w:rsidRPr="001343DF">
              <w:t>Report 3: Data Investigation</w:t>
            </w:r>
          </w:p>
        </w:tc>
        <w:tc>
          <w:tcPr>
            <w:tcW w:w="4103" w:type="dxa"/>
          </w:tcPr>
          <w:p w:rsidR="007E0AA0" w:rsidRPr="001343DF" w:rsidRDefault="007E0AA0" w:rsidP="007E0AA0">
            <w:pPr>
              <w:pStyle w:val="BodyText"/>
              <w:jc w:val="center"/>
            </w:pPr>
            <w:r w:rsidRPr="001343DF">
              <w:t xml:space="preserve"> 5 January 2018</w:t>
            </w:r>
          </w:p>
        </w:tc>
      </w:tr>
      <w:tr w:rsidR="007E0AA0" w:rsidRPr="001343DF" w:rsidTr="00B574E4">
        <w:tc>
          <w:tcPr>
            <w:tcW w:w="4957" w:type="dxa"/>
          </w:tcPr>
          <w:p w:rsidR="007E0AA0" w:rsidRPr="001343DF" w:rsidRDefault="007E0AA0" w:rsidP="007E0AA0">
            <w:pPr>
              <w:pStyle w:val="BodyText"/>
              <w:jc w:val="left"/>
            </w:pPr>
            <w:r w:rsidRPr="001343DF">
              <w:t>Report 4: Algorithm Development</w:t>
            </w:r>
          </w:p>
        </w:tc>
        <w:tc>
          <w:tcPr>
            <w:tcW w:w="4103" w:type="dxa"/>
          </w:tcPr>
          <w:p w:rsidR="007E0AA0" w:rsidRPr="001343DF" w:rsidRDefault="007E0AA0" w:rsidP="007E0AA0">
            <w:pPr>
              <w:pStyle w:val="BodyText"/>
              <w:jc w:val="center"/>
            </w:pPr>
            <w:r w:rsidRPr="001343DF">
              <w:t>9 March 2018</w:t>
            </w:r>
          </w:p>
        </w:tc>
      </w:tr>
      <w:tr w:rsidR="007E0AA0" w:rsidRPr="001343DF" w:rsidTr="00B574E4">
        <w:tc>
          <w:tcPr>
            <w:tcW w:w="4957" w:type="dxa"/>
          </w:tcPr>
          <w:p w:rsidR="007E0AA0" w:rsidRPr="001343DF" w:rsidRDefault="007E0AA0" w:rsidP="007E0AA0">
            <w:pPr>
              <w:pStyle w:val="BodyText"/>
              <w:jc w:val="left"/>
            </w:pPr>
            <w:r w:rsidRPr="001343DF">
              <w:t>Final Report: Project Closure</w:t>
            </w:r>
          </w:p>
        </w:tc>
        <w:tc>
          <w:tcPr>
            <w:tcW w:w="4103" w:type="dxa"/>
          </w:tcPr>
          <w:p w:rsidR="007E0AA0" w:rsidRPr="001343DF" w:rsidRDefault="007E0AA0" w:rsidP="007E0AA0">
            <w:pPr>
              <w:pStyle w:val="BodyText"/>
              <w:keepNext/>
              <w:jc w:val="center"/>
            </w:pPr>
            <w:r w:rsidRPr="001343DF">
              <w:t>30 March 2018</w:t>
            </w:r>
          </w:p>
        </w:tc>
      </w:tr>
    </w:tbl>
    <w:p w:rsidR="00CA6910" w:rsidRDefault="0056425D" w:rsidP="0056425D">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C44892">
        <w:rPr>
          <w:noProof/>
        </w:rPr>
        <w:t>10</w:t>
      </w:r>
      <w:r w:rsidRPr="001343DF">
        <w:fldChar w:fldCharType="end"/>
      </w:r>
      <w:r w:rsidRPr="001343DF">
        <w:t>: Deliverables and Report Dates</w:t>
      </w:r>
    </w:p>
    <w:p w:rsidR="00CA6910" w:rsidRPr="001343DF" w:rsidRDefault="00CA6910" w:rsidP="00CA6910">
      <w:pPr>
        <w:pStyle w:val="Heading1"/>
      </w:pPr>
      <w:bookmarkStart w:id="14" w:name="_Toc500148933"/>
      <w:r w:rsidRPr="001343DF">
        <w:lastRenderedPageBreak/>
        <w:t>References</w:t>
      </w:r>
      <w:bookmarkEnd w:id="14"/>
    </w:p>
    <w:p w:rsidR="00C1096C" w:rsidRPr="001343DF" w:rsidRDefault="00CA6910" w:rsidP="00C1096C">
      <w:pPr>
        <w:widowControl w:val="0"/>
        <w:autoSpaceDE w:val="0"/>
        <w:autoSpaceDN w:val="0"/>
        <w:adjustRightInd w:val="0"/>
        <w:spacing w:after="120"/>
        <w:ind w:left="640" w:hanging="640"/>
        <w:rPr>
          <w:noProof/>
          <w:sz w:val="22"/>
        </w:rPr>
      </w:pPr>
      <w:r w:rsidRPr="001343DF">
        <w:fldChar w:fldCharType="begin" w:fldLock="1"/>
      </w:r>
      <w:r w:rsidRPr="001343DF">
        <w:instrText xml:space="preserve">ADDIN Mendeley Bibliography CSL_BIBLIOGRAPHY </w:instrText>
      </w:r>
      <w:r w:rsidRPr="001343DF">
        <w:fldChar w:fldCharType="separate"/>
      </w:r>
      <w:r w:rsidR="00C1096C" w:rsidRPr="001343DF">
        <w:rPr>
          <w:noProof/>
          <w:sz w:val="22"/>
        </w:rPr>
        <w:t>[1]</w:t>
      </w:r>
      <w:r w:rsidR="00C1096C" w:rsidRPr="001343DF">
        <w:rPr>
          <w:noProof/>
          <w:sz w:val="22"/>
        </w:rPr>
        <w:tab/>
        <w:t xml:space="preserve">J. Licari, J. Ekanayake, and I. Moore, “Inertia response from full-power converter-based permanent magnet wind generators,” </w:t>
      </w:r>
      <w:r w:rsidR="00C1096C" w:rsidRPr="001343DF">
        <w:rPr>
          <w:i/>
          <w:iCs/>
          <w:noProof/>
          <w:sz w:val="22"/>
        </w:rPr>
        <w:t>J. Mod. Power Syst. Clean Energy</w:t>
      </w:r>
      <w:r w:rsidR="00C1096C" w:rsidRPr="001343DF">
        <w:rPr>
          <w:noProof/>
          <w:sz w:val="22"/>
        </w:rPr>
        <w:t>, vol. 1, no. 1, pp. 26–33, 2013.</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2]</w:t>
      </w:r>
      <w:r w:rsidRPr="001343DF">
        <w:rPr>
          <w:noProof/>
          <w:sz w:val="22"/>
        </w:rPr>
        <w:tab/>
        <w:t xml:space="preserve">T. Ackermann, </w:t>
      </w:r>
      <w:r w:rsidRPr="001343DF">
        <w:rPr>
          <w:i/>
          <w:iCs/>
          <w:noProof/>
          <w:sz w:val="22"/>
        </w:rPr>
        <w:t>Wind Power in Power Systems Edited by</w:t>
      </w:r>
      <w:r w:rsidRPr="001343DF">
        <w:rPr>
          <w:noProof/>
          <w:sz w:val="22"/>
        </w:rPr>
        <w:t>, vol. 140, no. 1. 2005.</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3]</w:t>
      </w:r>
      <w:r w:rsidRPr="001343DF">
        <w:rPr>
          <w:noProof/>
          <w:sz w:val="22"/>
        </w:rPr>
        <w:tab/>
        <w:t xml:space="preserve">T. Orłowska-Kowalska, F. Blaabjerg, and J. Rodríguez, </w:t>
      </w:r>
      <w:r w:rsidRPr="001343DF">
        <w:rPr>
          <w:i/>
          <w:iCs/>
          <w:noProof/>
          <w:sz w:val="22"/>
        </w:rPr>
        <w:t>Advanced and intelligent control in power electronics and drives</w:t>
      </w:r>
      <w:r w:rsidRPr="001343DF">
        <w:rPr>
          <w:noProof/>
          <w:sz w:val="22"/>
        </w:rPr>
        <w:t>. 2014.</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4]</w:t>
      </w:r>
      <w:r w:rsidRPr="001343DF">
        <w:rPr>
          <w:noProof/>
          <w:sz w:val="22"/>
        </w:rPr>
        <w:tab/>
        <w:t>ENTSO-E, “Frequency Stability Evaluation Criteria for the Synchronous Zone of Continental Europe,” p. 25, 2016.</w:t>
      </w:r>
    </w:p>
    <w:p w:rsidR="00CA6910" w:rsidRPr="001343DF" w:rsidRDefault="00CA6910" w:rsidP="00CA6910">
      <w:pPr>
        <w:pStyle w:val="BodyText"/>
      </w:pPr>
      <w:r w:rsidRPr="001343DF">
        <w:fldChar w:fldCharType="end"/>
      </w:r>
    </w:p>
    <w:sectPr w:rsidR="00CA6910" w:rsidRPr="001343DF" w:rsidSect="009B3BAF">
      <w:headerReference w:type="default" r:id="rId29"/>
      <w:headerReference w:type="first" r:id="rId30"/>
      <w:footerReference w:type="first" r:id="rId31"/>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5CD9" w:rsidRDefault="005A5CD9">
      <w:r>
        <w:separator/>
      </w:r>
    </w:p>
  </w:endnote>
  <w:endnote w:type="continuationSeparator" w:id="0">
    <w:p w:rsidR="005A5CD9" w:rsidRDefault="005A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C44892">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C44892">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5CD9" w:rsidRDefault="005A5CD9">
      <w:r>
        <w:separator/>
      </w:r>
    </w:p>
  </w:footnote>
  <w:footnote w:type="continuationSeparator" w:id="0">
    <w:p w:rsidR="005A5CD9" w:rsidRDefault="005A5CD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0AFE221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2111"/>
    <w:rsid w:val="00027F4B"/>
    <w:rsid w:val="00052709"/>
    <w:rsid w:val="00062FF6"/>
    <w:rsid w:val="000761B4"/>
    <w:rsid w:val="0009159E"/>
    <w:rsid w:val="000A0BEC"/>
    <w:rsid w:val="000B022E"/>
    <w:rsid w:val="000B75DF"/>
    <w:rsid w:val="000C31E8"/>
    <w:rsid w:val="000C61BF"/>
    <w:rsid w:val="000E478F"/>
    <w:rsid w:val="00103D93"/>
    <w:rsid w:val="00112D20"/>
    <w:rsid w:val="0011479E"/>
    <w:rsid w:val="001222C2"/>
    <w:rsid w:val="001343DF"/>
    <w:rsid w:val="00153298"/>
    <w:rsid w:val="0016168C"/>
    <w:rsid w:val="00185CB3"/>
    <w:rsid w:val="001879C1"/>
    <w:rsid w:val="00192AFD"/>
    <w:rsid w:val="001A53F9"/>
    <w:rsid w:val="001C03DD"/>
    <w:rsid w:val="001D0ADC"/>
    <w:rsid w:val="001D263C"/>
    <w:rsid w:val="001F5962"/>
    <w:rsid w:val="0021308D"/>
    <w:rsid w:val="00232C13"/>
    <w:rsid w:val="0026135A"/>
    <w:rsid w:val="002A006F"/>
    <w:rsid w:val="002A3B27"/>
    <w:rsid w:val="002A4F16"/>
    <w:rsid w:val="002A79A4"/>
    <w:rsid w:val="002B662B"/>
    <w:rsid w:val="002C6B41"/>
    <w:rsid w:val="002E3A76"/>
    <w:rsid w:val="002E5AF9"/>
    <w:rsid w:val="00302587"/>
    <w:rsid w:val="00302FD2"/>
    <w:rsid w:val="003244FA"/>
    <w:rsid w:val="00324903"/>
    <w:rsid w:val="00330E81"/>
    <w:rsid w:val="0033176E"/>
    <w:rsid w:val="00337491"/>
    <w:rsid w:val="00394015"/>
    <w:rsid w:val="003B46E3"/>
    <w:rsid w:val="003C3A79"/>
    <w:rsid w:val="003E04D6"/>
    <w:rsid w:val="003E511C"/>
    <w:rsid w:val="003E5D93"/>
    <w:rsid w:val="003F4C82"/>
    <w:rsid w:val="004169C1"/>
    <w:rsid w:val="00420116"/>
    <w:rsid w:val="00422457"/>
    <w:rsid w:val="00430D23"/>
    <w:rsid w:val="00432BC6"/>
    <w:rsid w:val="004559D6"/>
    <w:rsid w:val="00462EC2"/>
    <w:rsid w:val="00475F7C"/>
    <w:rsid w:val="004811D5"/>
    <w:rsid w:val="004976B1"/>
    <w:rsid w:val="004A1C37"/>
    <w:rsid w:val="004A5EF5"/>
    <w:rsid w:val="004A7D0E"/>
    <w:rsid w:val="004C3C35"/>
    <w:rsid w:val="004E244A"/>
    <w:rsid w:val="004F0097"/>
    <w:rsid w:val="004F2AE2"/>
    <w:rsid w:val="005060DA"/>
    <w:rsid w:val="00517FA8"/>
    <w:rsid w:val="005365F0"/>
    <w:rsid w:val="00537F9A"/>
    <w:rsid w:val="0054718D"/>
    <w:rsid w:val="0056425D"/>
    <w:rsid w:val="00583D1F"/>
    <w:rsid w:val="005911ED"/>
    <w:rsid w:val="0059172B"/>
    <w:rsid w:val="00591DE8"/>
    <w:rsid w:val="00595F33"/>
    <w:rsid w:val="005A5CD9"/>
    <w:rsid w:val="005B043E"/>
    <w:rsid w:val="005B5672"/>
    <w:rsid w:val="005C2015"/>
    <w:rsid w:val="005C4CC6"/>
    <w:rsid w:val="005C70E9"/>
    <w:rsid w:val="005D2E3A"/>
    <w:rsid w:val="005D763D"/>
    <w:rsid w:val="005F0C25"/>
    <w:rsid w:val="00604F7C"/>
    <w:rsid w:val="0061239B"/>
    <w:rsid w:val="00617588"/>
    <w:rsid w:val="0062645C"/>
    <w:rsid w:val="006700CC"/>
    <w:rsid w:val="00681BB7"/>
    <w:rsid w:val="00687B09"/>
    <w:rsid w:val="006935F5"/>
    <w:rsid w:val="006954A5"/>
    <w:rsid w:val="006A5E0E"/>
    <w:rsid w:val="006B2A2F"/>
    <w:rsid w:val="006C3FBA"/>
    <w:rsid w:val="006E4527"/>
    <w:rsid w:val="006E5BBB"/>
    <w:rsid w:val="006F06DD"/>
    <w:rsid w:val="006F3BA7"/>
    <w:rsid w:val="007010D4"/>
    <w:rsid w:val="0072425D"/>
    <w:rsid w:val="00725442"/>
    <w:rsid w:val="00726C8C"/>
    <w:rsid w:val="00730FED"/>
    <w:rsid w:val="007334F9"/>
    <w:rsid w:val="0073787F"/>
    <w:rsid w:val="0074224F"/>
    <w:rsid w:val="00750F32"/>
    <w:rsid w:val="00753844"/>
    <w:rsid w:val="00762069"/>
    <w:rsid w:val="00762BF9"/>
    <w:rsid w:val="00763540"/>
    <w:rsid w:val="00763A59"/>
    <w:rsid w:val="00764520"/>
    <w:rsid w:val="007758E5"/>
    <w:rsid w:val="00784E9A"/>
    <w:rsid w:val="00797C1F"/>
    <w:rsid w:val="007A5B1B"/>
    <w:rsid w:val="007B1E30"/>
    <w:rsid w:val="007D2378"/>
    <w:rsid w:val="007D2B49"/>
    <w:rsid w:val="007D32A6"/>
    <w:rsid w:val="007D4CAC"/>
    <w:rsid w:val="007E0AA0"/>
    <w:rsid w:val="007E7081"/>
    <w:rsid w:val="007F3F75"/>
    <w:rsid w:val="0080342A"/>
    <w:rsid w:val="0080703F"/>
    <w:rsid w:val="008109F5"/>
    <w:rsid w:val="008131D6"/>
    <w:rsid w:val="008209D4"/>
    <w:rsid w:val="0082538A"/>
    <w:rsid w:val="00827DC5"/>
    <w:rsid w:val="0087606A"/>
    <w:rsid w:val="008D663B"/>
    <w:rsid w:val="008E743D"/>
    <w:rsid w:val="008F00A4"/>
    <w:rsid w:val="0090273D"/>
    <w:rsid w:val="0091211D"/>
    <w:rsid w:val="009227C5"/>
    <w:rsid w:val="00922BB4"/>
    <w:rsid w:val="0092466E"/>
    <w:rsid w:val="0093622D"/>
    <w:rsid w:val="009372A0"/>
    <w:rsid w:val="00943750"/>
    <w:rsid w:val="00970365"/>
    <w:rsid w:val="00974F79"/>
    <w:rsid w:val="00993A99"/>
    <w:rsid w:val="00995470"/>
    <w:rsid w:val="009A23B1"/>
    <w:rsid w:val="009B3BAF"/>
    <w:rsid w:val="009C0BEB"/>
    <w:rsid w:val="009C256B"/>
    <w:rsid w:val="009C430D"/>
    <w:rsid w:val="009C79EA"/>
    <w:rsid w:val="009E3873"/>
    <w:rsid w:val="009F0D10"/>
    <w:rsid w:val="009F197A"/>
    <w:rsid w:val="009F58BA"/>
    <w:rsid w:val="009F79AC"/>
    <w:rsid w:val="00A337A9"/>
    <w:rsid w:val="00A37900"/>
    <w:rsid w:val="00A51847"/>
    <w:rsid w:val="00A5487A"/>
    <w:rsid w:val="00A62459"/>
    <w:rsid w:val="00A638DB"/>
    <w:rsid w:val="00A720AD"/>
    <w:rsid w:val="00A76A02"/>
    <w:rsid w:val="00A80F2C"/>
    <w:rsid w:val="00A955FE"/>
    <w:rsid w:val="00AA68A3"/>
    <w:rsid w:val="00AB073D"/>
    <w:rsid w:val="00AC3B3A"/>
    <w:rsid w:val="00AC5357"/>
    <w:rsid w:val="00AC58BF"/>
    <w:rsid w:val="00AD023D"/>
    <w:rsid w:val="00AD29FC"/>
    <w:rsid w:val="00AD2AE7"/>
    <w:rsid w:val="00AD578F"/>
    <w:rsid w:val="00AF767A"/>
    <w:rsid w:val="00B3424D"/>
    <w:rsid w:val="00B35E75"/>
    <w:rsid w:val="00B3665A"/>
    <w:rsid w:val="00B44302"/>
    <w:rsid w:val="00B44A48"/>
    <w:rsid w:val="00B5709D"/>
    <w:rsid w:val="00B574E4"/>
    <w:rsid w:val="00B741BC"/>
    <w:rsid w:val="00B9269C"/>
    <w:rsid w:val="00BA178C"/>
    <w:rsid w:val="00BA7077"/>
    <w:rsid w:val="00BB70EE"/>
    <w:rsid w:val="00BC1026"/>
    <w:rsid w:val="00BC3818"/>
    <w:rsid w:val="00BC6511"/>
    <w:rsid w:val="00BD4132"/>
    <w:rsid w:val="00C0245F"/>
    <w:rsid w:val="00C043B9"/>
    <w:rsid w:val="00C1096C"/>
    <w:rsid w:val="00C14391"/>
    <w:rsid w:val="00C25D31"/>
    <w:rsid w:val="00C30D1A"/>
    <w:rsid w:val="00C36E60"/>
    <w:rsid w:val="00C44892"/>
    <w:rsid w:val="00C4510D"/>
    <w:rsid w:val="00C7163C"/>
    <w:rsid w:val="00C73AB3"/>
    <w:rsid w:val="00C8544D"/>
    <w:rsid w:val="00C87E2B"/>
    <w:rsid w:val="00CA101E"/>
    <w:rsid w:val="00CA6910"/>
    <w:rsid w:val="00CB2716"/>
    <w:rsid w:val="00CC12C3"/>
    <w:rsid w:val="00CE4789"/>
    <w:rsid w:val="00CF5AAF"/>
    <w:rsid w:val="00D2767F"/>
    <w:rsid w:val="00D54009"/>
    <w:rsid w:val="00D54C36"/>
    <w:rsid w:val="00D62DD8"/>
    <w:rsid w:val="00D7299E"/>
    <w:rsid w:val="00D7716F"/>
    <w:rsid w:val="00D8395C"/>
    <w:rsid w:val="00D874E4"/>
    <w:rsid w:val="00D91B3B"/>
    <w:rsid w:val="00D94D30"/>
    <w:rsid w:val="00DA1F7A"/>
    <w:rsid w:val="00DA3063"/>
    <w:rsid w:val="00DD18D6"/>
    <w:rsid w:val="00DF0349"/>
    <w:rsid w:val="00DF2A13"/>
    <w:rsid w:val="00E0535F"/>
    <w:rsid w:val="00E20226"/>
    <w:rsid w:val="00E244F7"/>
    <w:rsid w:val="00E24D99"/>
    <w:rsid w:val="00E50FC8"/>
    <w:rsid w:val="00E55C0C"/>
    <w:rsid w:val="00E612F9"/>
    <w:rsid w:val="00E65E77"/>
    <w:rsid w:val="00E65EF2"/>
    <w:rsid w:val="00E72DAE"/>
    <w:rsid w:val="00E75CCD"/>
    <w:rsid w:val="00E84A42"/>
    <w:rsid w:val="00E85C6B"/>
    <w:rsid w:val="00E92C57"/>
    <w:rsid w:val="00EA2475"/>
    <w:rsid w:val="00EA5809"/>
    <w:rsid w:val="00EB7A88"/>
    <w:rsid w:val="00EC31B2"/>
    <w:rsid w:val="00ED0EC3"/>
    <w:rsid w:val="00EF0108"/>
    <w:rsid w:val="00EF09AB"/>
    <w:rsid w:val="00F14B58"/>
    <w:rsid w:val="00F27161"/>
    <w:rsid w:val="00F5404D"/>
    <w:rsid w:val="00F547F7"/>
    <w:rsid w:val="00F63540"/>
    <w:rsid w:val="00F70811"/>
    <w:rsid w:val="00F938C0"/>
    <w:rsid w:val="00F94DD1"/>
    <w:rsid w:val="00FC5D0B"/>
    <w:rsid w:val="00FD3F3D"/>
    <w:rsid w:val="00FD7021"/>
    <w:rsid w:val="00FE28CE"/>
    <w:rsid w:val="00FE5ED6"/>
    <w:rsid w:val="00FE7862"/>
    <w:rsid w:val="00FF3693"/>
    <w:rsid w:val="00FF66C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7B1E30"/>
    <w:pPr>
      <w:keepNext/>
      <w:pageBreakBefore/>
      <w:numPr>
        <w:numId w:val="1"/>
      </w:numPr>
      <w:spacing w:before="120" w:after="120" w:line="240" w:lineRule="auto"/>
      <w:ind w:left="431" w:hanging="431"/>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D62DD8"/>
    <w:pPr>
      <w:pageBreakBefore w:val="0"/>
      <w:numPr>
        <w:ilvl w:val="1"/>
      </w:numPr>
      <w:suppressAutoHyphens/>
      <w:spacing w:before="240" w:after="240"/>
      <w:ind w:left="578" w:hanging="578"/>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E30"/>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D62DD8"/>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qFormat/>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qFormat/>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F79AC"/>
    <w:pPr>
      <w:spacing w:before="100" w:beforeAutospacing="1" w:after="100" w:afterAutospacing="1"/>
    </w:pPr>
    <w:rPr>
      <w:rFonts w:eastAsiaTheme="minorEastAsia"/>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9552769">
      <w:bodyDiv w:val="1"/>
      <w:marLeft w:val="0"/>
      <w:marRight w:val="0"/>
      <w:marTop w:val="0"/>
      <w:marBottom w:val="0"/>
      <w:divBdr>
        <w:top w:val="none" w:sz="0" w:space="0" w:color="auto"/>
        <w:left w:val="none" w:sz="0" w:space="0" w:color="auto"/>
        <w:bottom w:val="none" w:sz="0" w:space="0" w:color="auto"/>
        <w:right w:val="none" w:sz="0" w:space="0" w:color="auto"/>
      </w:divBdr>
    </w:div>
    <w:div w:id="831524337">
      <w:bodyDiv w:val="1"/>
      <w:marLeft w:val="0"/>
      <w:marRight w:val="0"/>
      <w:marTop w:val="0"/>
      <w:marBottom w:val="0"/>
      <w:divBdr>
        <w:top w:val="none" w:sz="0" w:space="0" w:color="auto"/>
        <w:left w:val="none" w:sz="0" w:space="0" w:color="auto"/>
        <w:bottom w:val="none" w:sz="0" w:space="0" w:color="auto"/>
        <w:right w:val="none" w:sz="0" w:space="0" w:color="auto"/>
      </w:divBdr>
    </w:div>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41727420">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JPG"/><Relationship Id="rId25" Type="http://schemas.openxmlformats.org/officeDocument/2006/relationships/package" Target="embeddings/Microsoft_Visio_Drawing2.vsd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package" Target="embeddings/Microsoft_Visio_Drawing1.vsdx"/><Relationship Id="rId28" Type="http://schemas.openxmlformats.org/officeDocument/2006/relationships/package" Target="embeddings/Microsoft_Visio_Drawing3.vsdx"/><Relationship Id="rId10" Type="http://schemas.openxmlformats.org/officeDocument/2006/relationships/image" Target="media/image3.png"/><Relationship Id="rId19" Type="http://schemas.openxmlformats.org/officeDocument/2006/relationships/image" Target="media/image9.JP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0.emf"/><Relationship Id="rId27" Type="http://schemas.openxmlformats.org/officeDocument/2006/relationships/image" Target="media/image13.emf"/><Relationship Id="rId30" Type="http://schemas.openxmlformats.org/officeDocument/2006/relationships/header" Target="header3.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DDBE9-89FA-4A6D-970F-2D7A747F2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1</Pages>
  <Words>2968</Words>
  <Characters>1692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229</cp:revision>
  <cp:lastPrinted>2017-12-05T12:32:00Z</cp:lastPrinted>
  <dcterms:created xsi:type="dcterms:W3CDTF">2017-09-29T11:17:00Z</dcterms:created>
  <dcterms:modified xsi:type="dcterms:W3CDTF">2017-12-05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